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37AE35AA"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484CD8">
        <w:rPr>
          <w:noProof/>
          <w:lang w:val="nl-NL"/>
        </w:rPr>
        <w:t>08-01-2019</w:t>
      </w:r>
      <w:r>
        <w:fldChar w:fldCharType="end"/>
      </w:r>
    </w:p>
    <w:p w14:paraId="195F4D28" w14:textId="77777777" w:rsidR="00D37C5E" w:rsidRPr="008032E0" w:rsidRDefault="00D37C5E" w:rsidP="00D37C5E">
      <w:pPr>
        <w:pStyle w:val="Kop1"/>
        <w:numPr>
          <w:ilvl w:val="0"/>
          <w:numId w:val="0"/>
        </w:numPr>
      </w:pPr>
      <w:bookmarkStart w:id="0" w:name="_Toc530673714"/>
      <w:r>
        <w:lastRenderedPageBreak/>
        <w:t>Abstract</w:t>
      </w:r>
      <w:bookmarkEnd w:id="0"/>
    </w:p>
    <w:p w14:paraId="4B67033C" w14:textId="375BD3A7" w:rsidR="00D37C5E" w:rsidRDefault="008671FC" w:rsidP="008671FC">
      <w:pPr>
        <w:rPr>
          <w:rFonts w:asciiTheme="majorHAnsi" w:eastAsiaTheme="majorEastAsia" w:hAnsiTheme="majorHAnsi" w:cstheme="majorBidi"/>
          <w:sz w:val="56"/>
          <w:szCs w:val="32"/>
        </w:rPr>
      </w:pPr>
      <w:r w:rsidRPr="008671FC">
        <w:t>This project will focus on finding what defines an appropriate moment in regards to providing support through a Socially Adaptive Electronic Partner (SAEP). We focus specifically on designing a dynamic, smart notification system. To determine the most ideal moment for a notification, in this project we investigate how knowledge about user values can be used for this. The idea is then that ideality is determined through the effects of interruption on user values, as defined by the (expected) gains (from remembering to do the task) and losses (from being interrupted) in user values. To achieve this, we combine existing knowledge of activity prediction models and value based design. In summary, the main research question of the thesis is as such: "How can existing smart reminder systems be extended to incorporate user values to provide appropriately timed supportive feedback and thereby increase the user values.”</w:t>
      </w:r>
      <w:r w:rsidR="00D37C5E">
        <w:br w:type="page"/>
      </w:r>
    </w:p>
    <w:p w14:paraId="08691AC0" w14:textId="2F58A667" w:rsidR="0023772C" w:rsidRPr="008032E0" w:rsidRDefault="00D37C5E" w:rsidP="00F5513D">
      <w:pPr>
        <w:pStyle w:val="Kop1"/>
        <w:numPr>
          <w:ilvl w:val="0"/>
          <w:numId w:val="0"/>
        </w:numPr>
      </w:pPr>
      <w:bookmarkStart w:id="1" w:name="_Toc530673715"/>
      <w:r>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D37C5E">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D37C5E">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D37C5E" w14:paraId="5CEDB7FE" w14:textId="77777777" w:rsidTr="00D37C5E">
        <w:tc>
          <w:tcPr>
            <w:tcW w:w="1980" w:type="dxa"/>
            <w:shd w:val="clear" w:color="auto" w:fill="auto"/>
          </w:tcPr>
          <w:p w14:paraId="71A8AE76" w14:textId="77777777" w:rsidR="00D37C5E" w:rsidRDefault="006400C2">
            <w:pPr>
              <w:jc w:val="left"/>
            </w:pPr>
            <w:r>
              <w:t>SAEP</w:t>
            </w:r>
          </w:p>
          <w:p w14:paraId="74F874E7" w14:textId="25122B65" w:rsidR="00225D94" w:rsidRDefault="00225D94">
            <w:pPr>
              <w:jc w:val="left"/>
            </w:pPr>
            <w:r>
              <w:t>Middleware</w:t>
            </w:r>
          </w:p>
        </w:tc>
        <w:tc>
          <w:tcPr>
            <w:tcW w:w="7239" w:type="dxa"/>
            <w:shd w:val="clear" w:color="auto" w:fill="auto"/>
          </w:tcPr>
          <w:p w14:paraId="754AE0CC" w14:textId="77777777" w:rsidR="00D37C5E" w:rsidRDefault="006400C2">
            <w:pPr>
              <w:jc w:val="left"/>
            </w:pPr>
            <w:r>
              <w:t>Socially Adaptive Electronic Partner</w:t>
            </w:r>
          </w:p>
          <w:p w14:paraId="7AA9BE12" w14:textId="606687CD" w:rsidR="00225D94" w:rsidRDefault="00225D94">
            <w:pPr>
              <w:jc w:val="left"/>
            </w:pPr>
            <w:r>
              <w:t>Software layer that acts as acts a link between two layers by processing data before it is passed from one to the other.</w:t>
            </w:r>
          </w:p>
        </w:tc>
      </w:tr>
      <w:tr w:rsidR="00D37C5E" w14:paraId="590B8F2C" w14:textId="77777777" w:rsidTr="00D37C5E">
        <w:tc>
          <w:tcPr>
            <w:tcW w:w="1980" w:type="dxa"/>
            <w:shd w:val="clear" w:color="auto" w:fill="auto"/>
          </w:tcPr>
          <w:p w14:paraId="26B86411" w14:textId="77777777" w:rsidR="00D37C5E" w:rsidRDefault="00D37C5E">
            <w:pPr>
              <w:jc w:val="left"/>
            </w:pPr>
          </w:p>
        </w:tc>
        <w:tc>
          <w:tcPr>
            <w:tcW w:w="7239" w:type="dxa"/>
            <w:shd w:val="clear" w:color="auto" w:fill="auto"/>
          </w:tcPr>
          <w:p w14:paraId="0AE39D05" w14:textId="77777777" w:rsidR="00D37C5E" w:rsidRDefault="00D37C5E">
            <w:pPr>
              <w:jc w:val="left"/>
            </w:pPr>
          </w:p>
        </w:tc>
      </w:tr>
      <w:tr w:rsidR="00D37C5E" w14:paraId="4171342A" w14:textId="77777777" w:rsidTr="00D37C5E">
        <w:tc>
          <w:tcPr>
            <w:tcW w:w="1980" w:type="dxa"/>
            <w:shd w:val="clear" w:color="auto" w:fill="auto"/>
          </w:tcPr>
          <w:p w14:paraId="2B807A54" w14:textId="77777777"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D37C5E">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D37C5E">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D37C5E">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D37C5E">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D37C5E">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D37C5E">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D37C5E">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D37C5E">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D37C5E">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D37C5E">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D37C5E">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D37C5E">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D37C5E">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D37C5E">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D37C5E">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D37C5E">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D37C5E">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D37C5E">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D37C5E">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D37C5E">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D37C5E">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D37C5E">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D37C5E">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D37C5E">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2" w:name="_Toc530673716"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2"/>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759AC26B" w14:textId="4CBDD29A" w:rsidR="001F77FC" w:rsidRDefault="001F77FC">
          <w:pPr>
            <w:pStyle w:val="Inhopg1"/>
            <w:tabs>
              <w:tab w:val="right" w:leader="dot" w:pos="4244"/>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30673714" w:history="1">
            <w:r w:rsidRPr="00470118">
              <w:rPr>
                <w:rStyle w:val="Hyperlink"/>
                <w:noProof/>
              </w:rPr>
              <w:t>Abstract</w:t>
            </w:r>
            <w:r>
              <w:rPr>
                <w:noProof/>
                <w:webHidden/>
              </w:rPr>
              <w:tab/>
            </w:r>
            <w:r>
              <w:rPr>
                <w:noProof/>
                <w:webHidden/>
              </w:rPr>
              <w:fldChar w:fldCharType="begin"/>
            </w:r>
            <w:r>
              <w:rPr>
                <w:noProof/>
                <w:webHidden/>
              </w:rPr>
              <w:instrText xml:space="preserve"> PAGEREF _Toc530673714 \h </w:instrText>
            </w:r>
            <w:r>
              <w:rPr>
                <w:noProof/>
                <w:webHidden/>
              </w:rPr>
            </w:r>
            <w:r>
              <w:rPr>
                <w:noProof/>
                <w:webHidden/>
              </w:rPr>
              <w:fldChar w:fldCharType="separate"/>
            </w:r>
            <w:r>
              <w:rPr>
                <w:noProof/>
                <w:webHidden/>
              </w:rPr>
              <w:t>2</w:t>
            </w:r>
            <w:r>
              <w:rPr>
                <w:noProof/>
                <w:webHidden/>
              </w:rPr>
              <w:fldChar w:fldCharType="end"/>
            </w:r>
          </w:hyperlink>
        </w:p>
        <w:p w14:paraId="4D218193" w14:textId="3E7221BF" w:rsidR="001F77FC" w:rsidRDefault="00484CD8">
          <w:pPr>
            <w:pStyle w:val="Inhopg1"/>
            <w:tabs>
              <w:tab w:val="right" w:leader="dot" w:pos="4244"/>
            </w:tabs>
            <w:rPr>
              <w:rFonts w:eastAsiaTheme="minorEastAsia" w:cstheme="minorBidi"/>
              <w:bCs w:val="0"/>
              <w:noProof/>
              <w:color w:val="auto"/>
              <w:sz w:val="24"/>
              <w:szCs w:val="24"/>
              <w:lang w:val="nl-NL" w:eastAsia="nl-NL" w:bidi="ar-SA"/>
            </w:rPr>
          </w:pPr>
          <w:hyperlink w:anchor="_Toc530673715" w:history="1">
            <w:r w:rsidR="001F77FC" w:rsidRPr="00470118">
              <w:rPr>
                <w:rStyle w:val="Hyperlink"/>
                <w:noProof/>
              </w:rPr>
              <w:t>Table of common terms</w:t>
            </w:r>
            <w:r w:rsidR="001F77FC">
              <w:rPr>
                <w:noProof/>
                <w:webHidden/>
              </w:rPr>
              <w:tab/>
            </w:r>
            <w:r w:rsidR="001F77FC">
              <w:rPr>
                <w:noProof/>
                <w:webHidden/>
              </w:rPr>
              <w:fldChar w:fldCharType="begin"/>
            </w:r>
            <w:r w:rsidR="001F77FC">
              <w:rPr>
                <w:noProof/>
                <w:webHidden/>
              </w:rPr>
              <w:instrText xml:space="preserve"> PAGEREF _Toc530673715 \h </w:instrText>
            </w:r>
            <w:r w:rsidR="001F77FC">
              <w:rPr>
                <w:noProof/>
                <w:webHidden/>
              </w:rPr>
            </w:r>
            <w:r w:rsidR="001F77FC">
              <w:rPr>
                <w:noProof/>
                <w:webHidden/>
              </w:rPr>
              <w:fldChar w:fldCharType="separate"/>
            </w:r>
            <w:r w:rsidR="001F77FC">
              <w:rPr>
                <w:noProof/>
                <w:webHidden/>
              </w:rPr>
              <w:t>3</w:t>
            </w:r>
            <w:r w:rsidR="001F77FC">
              <w:rPr>
                <w:noProof/>
                <w:webHidden/>
              </w:rPr>
              <w:fldChar w:fldCharType="end"/>
            </w:r>
          </w:hyperlink>
        </w:p>
        <w:p w14:paraId="1974C43D" w14:textId="58BCF0B8" w:rsidR="001F77FC" w:rsidRDefault="00484CD8">
          <w:pPr>
            <w:pStyle w:val="Inhopg1"/>
            <w:tabs>
              <w:tab w:val="right" w:leader="dot" w:pos="4244"/>
            </w:tabs>
            <w:rPr>
              <w:rFonts w:eastAsiaTheme="minorEastAsia" w:cstheme="minorBidi"/>
              <w:bCs w:val="0"/>
              <w:noProof/>
              <w:color w:val="auto"/>
              <w:sz w:val="24"/>
              <w:szCs w:val="24"/>
              <w:lang w:val="nl-NL" w:eastAsia="nl-NL" w:bidi="ar-SA"/>
            </w:rPr>
          </w:pPr>
          <w:hyperlink w:anchor="_Toc530673716" w:history="1">
            <w:r w:rsidR="001F77FC" w:rsidRPr="00470118">
              <w:rPr>
                <w:rStyle w:val="Hyperlink"/>
                <w:noProof/>
              </w:rPr>
              <w:t>Table of Contents</w:t>
            </w:r>
            <w:r w:rsidR="001F77FC">
              <w:rPr>
                <w:noProof/>
                <w:webHidden/>
              </w:rPr>
              <w:tab/>
            </w:r>
            <w:r w:rsidR="001F77FC">
              <w:rPr>
                <w:noProof/>
                <w:webHidden/>
              </w:rPr>
              <w:fldChar w:fldCharType="begin"/>
            </w:r>
            <w:r w:rsidR="001F77FC">
              <w:rPr>
                <w:noProof/>
                <w:webHidden/>
              </w:rPr>
              <w:instrText xml:space="preserve"> PAGEREF _Toc530673716 \h </w:instrText>
            </w:r>
            <w:r w:rsidR="001F77FC">
              <w:rPr>
                <w:noProof/>
                <w:webHidden/>
              </w:rPr>
            </w:r>
            <w:r w:rsidR="001F77FC">
              <w:rPr>
                <w:noProof/>
                <w:webHidden/>
              </w:rPr>
              <w:fldChar w:fldCharType="separate"/>
            </w:r>
            <w:r w:rsidR="001F77FC">
              <w:rPr>
                <w:noProof/>
                <w:webHidden/>
              </w:rPr>
              <w:t>4</w:t>
            </w:r>
            <w:r w:rsidR="001F77FC">
              <w:rPr>
                <w:noProof/>
                <w:webHidden/>
              </w:rPr>
              <w:fldChar w:fldCharType="end"/>
            </w:r>
          </w:hyperlink>
        </w:p>
        <w:p w14:paraId="2F9917DA" w14:textId="7CF0E11E" w:rsidR="001F77FC" w:rsidRDefault="00484CD8">
          <w:pPr>
            <w:pStyle w:val="Inhopg1"/>
            <w:tabs>
              <w:tab w:val="right" w:leader="dot" w:pos="4244"/>
            </w:tabs>
            <w:rPr>
              <w:rFonts w:eastAsiaTheme="minorEastAsia" w:cstheme="minorBidi"/>
              <w:bCs w:val="0"/>
              <w:noProof/>
              <w:color w:val="auto"/>
              <w:sz w:val="24"/>
              <w:szCs w:val="24"/>
              <w:lang w:val="nl-NL" w:eastAsia="nl-NL" w:bidi="ar-SA"/>
            </w:rPr>
          </w:pPr>
          <w:hyperlink w:anchor="_Toc530673717" w:history="1">
            <w:r w:rsidR="001F77FC" w:rsidRPr="00470118">
              <w:rPr>
                <w:rStyle w:val="Hyperlink"/>
                <w:noProof/>
              </w:rPr>
              <w:t>1 Introduction</w:t>
            </w:r>
            <w:r w:rsidR="001F77FC">
              <w:rPr>
                <w:noProof/>
                <w:webHidden/>
              </w:rPr>
              <w:tab/>
            </w:r>
            <w:r w:rsidR="001F77FC">
              <w:rPr>
                <w:noProof/>
                <w:webHidden/>
              </w:rPr>
              <w:fldChar w:fldCharType="begin"/>
            </w:r>
            <w:r w:rsidR="001F77FC">
              <w:rPr>
                <w:noProof/>
                <w:webHidden/>
              </w:rPr>
              <w:instrText xml:space="preserve"> PAGEREF _Toc530673717 \h </w:instrText>
            </w:r>
            <w:r w:rsidR="001F77FC">
              <w:rPr>
                <w:noProof/>
                <w:webHidden/>
              </w:rPr>
            </w:r>
            <w:r w:rsidR="001F77FC">
              <w:rPr>
                <w:noProof/>
                <w:webHidden/>
              </w:rPr>
              <w:fldChar w:fldCharType="separate"/>
            </w:r>
            <w:r w:rsidR="001F77FC">
              <w:rPr>
                <w:noProof/>
                <w:webHidden/>
              </w:rPr>
              <w:t>5</w:t>
            </w:r>
            <w:r w:rsidR="001F77FC">
              <w:rPr>
                <w:noProof/>
                <w:webHidden/>
              </w:rPr>
              <w:fldChar w:fldCharType="end"/>
            </w:r>
          </w:hyperlink>
        </w:p>
        <w:p w14:paraId="1F34C8CF" w14:textId="04B1C7AB"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18" w:history="1">
            <w:r w:rsidR="001F77FC" w:rsidRPr="00470118">
              <w:rPr>
                <w:rStyle w:val="Hyperlink"/>
                <w:noProof/>
              </w:rPr>
              <w:t>1.1</w:t>
            </w:r>
            <w:r w:rsidR="001F77FC">
              <w:rPr>
                <w:rFonts w:eastAsiaTheme="minorEastAsia" w:cstheme="minorBidi"/>
                <w:iCs w:val="0"/>
                <w:noProof/>
                <w:color w:val="auto"/>
                <w:sz w:val="24"/>
                <w:szCs w:val="24"/>
                <w:lang w:val="nl-NL" w:eastAsia="nl-NL" w:bidi="ar-SA"/>
              </w:rPr>
              <w:tab/>
            </w:r>
            <w:r w:rsidR="001F77FC" w:rsidRPr="00470118">
              <w:rPr>
                <w:rStyle w:val="Hyperlink"/>
                <w:noProof/>
              </w:rPr>
              <w:t>Problem description</w:t>
            </w:r>
            <w:r w:rsidR="001F77FC">
              <w:rPr>
                <w:noProof/>
                <w:webHidden/>
              </w:rPr>
              <w:tab/>
            </w:r>
            <w:r w:rsidR="001F77FC">
              <w:rPr>
                <w:noProof/>
                <w:webHidden/>
              </w:rPr>
              <w:fldChar w:fldCharType="begin"/>
            </w:r>
            <w:r w:rsidR="001F77FC">
              <w:rPr>
                <w:noProof/>
                <w:webHidden/>
              </w:rPr>
              <w:instrText xml:space="preserve"> PAGEREF _Toc530673718 \h </w:instrText>
            </w:r>
            <w:r w:rsidR="001F77FC">
              <w:rPr>
                <w:noProof/>
                <w:webHidden/>
              </w:rPr>
            </w:r>
            <w:r w:rsidR="001F77FC">
              <w:rPr>
                <w:noProof/>
                <w:webHidden/>
              </w:rPr>
              <w:fldChar w:fldCharType="separate"/>
            </w:r>
            <w:r w:rsidR="001F77FC">
              <w:rPr>
                <w:noProof/>
                <w:webHidden/>
              </w:rPr>
              <w:t>6</w:t>
            </w:r>
            <w:r w:rsidR="001F77FC">
              <w:rPr>
                <w:noProof/>
                <w:webHidden/>
              </w:rPr>
              <w:fldChar w:fldCharType="end"/>
            </w:r>
          </w:hyperlink>
        </w:p>
        <w:p w14:paraId="47087308" w14:textId="15AE8977" w:rsidR="001F77FC" w:rsidRDefault="00484CD8">
          <w:pPr>
            <w:pStyle w:val="Inhopg1"/>
            <w:tabs>
              <w:tab w:val="right" w:leader="dot" w:pos="4244"/>
            </w:tabs>
            <w:rPr>
              <w:rFonts w:eastAsiaTheme="minorEastAsia" w:cstheme="minorBidi"/>
              <w:bCs w:val="0"/>
              <w:noProof/>
              <w:color w:val="auto"/>
              <w:sz w:val="24"/>
              <w:szCs w:val="24"/>
              <w:lang w:val="nl-NL" w:eastAsia="nl-NL" w:bidi="ar-SA"/>
            </w:rPr>
          </w:pPr>
          <w:hyperlink w:anchor="_Toc530673719" w:history="1">
            <w:r w:rsidR="001F77FC" w:rsidRPr="00470118">
              <w:rPr>
                <w:rStyle w:val="Hyperlink"/>
                <w:noProof/>
              </w:rPr>
              <w:t>2 Related Work</w:t>
            </w:r>
            <w:r w:rsidR="001F77FC">
              <w:rPr>
                <w:noProof/>
                <w:webHidden/>
              </w:rPr>
              <w:tab/>
            </w:r>
            <w:r w:rsidR="001F77FC">
              <w:rPr>
                <w:noProof/>
                <w:webHidden/>
              </w:rPr>
              <w:fldChar w:fldCharType="begin"/>
            </w:r>
            <w:r w:rsidR="001F77FC">
              <w:rPr>
                <w:noProof/>
                <w:webHidden/>
              </w:rPr>
              <w:instrText xml:space="preserve"> PAGEREF _Toc530673719 \h </w:instrText>
            </w:r>
            <w:r w:rsidR="001F77FC">
              <w:rPr>
                <w:noProof/>
                <w:webHidden/>
              </w:rPr>
            </w:r>
            <w:r w:rsidR="001F77FC">
              <w:rPr>
                <w:noProof/>
                <w:webHidden/>
              </w:rPr>
              <w:fldChar w:fldCharType="separate"/>
            </w:r>
            <w:r w:rsidR="001F77FC">
              <w:rPr>
                <w:noProof/>
                <w:webHidden/>
              </w:rPr>
              <w:t>7</w:t>
            </w:r>
            <w:r w:rsidR="001F77FC">
              <w:rPr>
                <w:noProof/>
                <w:webHidden/>
              </w:rPr>
              <w:fldChar w:fldCharType="end"/>
            </w:r>
          </w:hyperlink>
        </w:p>
        <w:p w14:paraId="2A31DED6" w14:textId="44D6A029"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0" w:history="1">
            <w:r w:rsidR="001F77FC" w:rsidRPr="00470118">
              <w:rPr>
                <w:rStyle w:val="Hyperlink"/>
                <w:noProof/>
              </w:rPr>
              <w:t>2.1</w:t>
            </w:r>
            <w:r w:rsidR="001F77FC">
              <w:rPr>
                <w:rFonts w:eastAsiaTheme="minorEastAsia" w:cstheme="minorBidi"/>
                <w:iCs w:val="0"/>
                <w:noProof/>
                <w:color w:val="auto"/>
                <w:sz w:val="24"/>
                <w:szCs w:val="24"/>
                <w:lang w:val="nl-NL" w:eastAsia="nl-NL" w:bidi="ar-SA"/>
              </w:rPr>
              <w:tab/>
            </w:r>
            <w:r w:rsidR="001F77FC" w:rsidRPr="00470118">
              <w:rPr>
                <w:rStyle w:val="Hyperlink"/>
                <w:noProof/>
              </w:rPr>
              <w:t>Existing implementations</w:t>
            </w:r>
            <w:r w:rsidR="001F77FC">
              <w:rPr>
                <w:noProof/>
                <w:webHidden/>
              </w:rPr>
              <w:tab/>
            </w:r>
            <w:r w:rsidR="001F77FC">
              <w:rPr>
                <w:noProof/>
                <w:webHidden/>
              </w:rPr>
              <w:fldChar w:fldCharType="begin"/>
            </w:r>
            <w:r w:rsidR="001F77FC">
              <w:rPr>
                <w:noProof/>
                <w:webHidden/>
              </w:rPr>
              <w:instrText xml:space="preserve"> PAGEREF _Toc530673720 \h </w:instrText>
            </w:r>
            <w:r w:rsidR="001F77FC">
              <w:rPr>
                <w:noProof/>
                <w:webHidden/>
              </w:rPr>
            </w:r>
            <w:r w:rsidR="001F77FC">
              <w:rPr>
                <w:noProof/>
                <w:webHidden/>
              </w:rPr>
              <w:fldChar w:fldCharType="separate"/>
            </w:r>
            <w:r w:rsidR="001F77FC">
              <w:rPr>
                <w:noProof/>
                <w:webHidden/>
              </w:rPr>
              <w:t>7</w:t>
            </w:r>
            <w:r w:rsidR="001F77FC">
              <w:rPr>
                <w:noProof/>
                <w:webHidden/>
              </w:rPr>
              <w:fldChar w:fldCharType="end"/>
            </w:r>
          </w:hyperlink>
        </w:p>
        <w:p w14:paraId="563E84EB" w14:textId="6253DE80"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1" w:history="1">
            <w:r w:rsidR="001F77FC" w:rsidRPr="00470118">
              <w:rPr>
                <w:rStyle w:val="Hyperlink"/>
                <w:noProof/>
              </w:rPr>
              <w:t>2.2</w:t>
            </w:r>
            <w:r w:rsidR="001F77FC">
              <w:rPr>
                <w:rFonts w:eastAsiaTheme="minorEastAsia" w:cstheme="minorBidi"/>
                <w:iCs w:val="0"/>
                <w:noProof/>
                <w:color w:val="auto"/>
                <w:sz w:val="24"/>
                <w:szCs w:val="24"/>
                <w:lang w:val="nl-NL" w:eastAsia="nl-NL" w:bidi="ar-SA"/>
              </w:rPr>
              <w:tab/>
            </w:r>
            <w:r w:rsidR="001F77FC" w:rsidRPr="00470118">
              <w:rPr>
                <w:rStyle w:val="Hyperlink"/>
                <w:noProof/>
              </w:rPr>
              <w:t>Literature study</w:t>
            </w:r>
            <w:r w:rsidR="001F77FC">
              <w:rPr>
                <w:noProof/>
                <w:webHidden/>
              </w:rPr>
              <w:tab/>
            </w:r>
            <w:r w:rsidR="001F77FC">
              <w:rPr>
                <w:noProof/>
                <w:webHidden/>
              </w:rPr>
              <w:fldChar w:fldCharType="begin"/>
            </w:r>
            <w:r w:rsidR="001F77FC">
              <w:rPr>
                <w:noProof/>
                <w:webHidden/>
              </w:rPr>
              <w:instrText xml:space="preserve"> PAGEREF _Toc530673721 \h </w:instrText>
            </w:r>
            <w:r w:rsidR="001F77FC">
              <w:rPr>
                <w:noProof/>
                <w:webHidden/>
              </w:rPr>
            </w:r>
            <w:r w:rsidR="001F77FC">
              <w:rPr>
                <w:noProof/>
                <w:webHidden/>
              </w:rPr>
              <w:fldChar w:fldCharType="separate"/>
            </w:r>
            <w:r w:rsidR="001F77FC">
              <w:rPr>
                <w:noProof/>
                <w:webHidden/>
              </w:rPr>
              <w:t>7</w:t>
            </w:r>
            <w:r w:rsidR="001F77FC">
              <w:rPr>
                <w:noProof/>
                <w:webHidden/>
              </w:rPr>
              <w:fldChar w:fldCharType="end"/>
            </w:r>
          </w:hyperlink>
        </w:p>
        <w:p w14:paraId="377E08A8" w14:textId="298B9601" w:rsidR="001F77FC" w:rsidRDefault="00484CD8">
          <w:pPr>
            <w:pStyle w:val="Inhopg1"/>
            <w:tabs>
              <w:tab w:val="right" w:leader="dot" w:pos="4244"/>
            </w:tabs>
            <w:rPr>
              <w:rFonts w:eastAsiaTheme="minorEastAsia" w:cstheme="minorBidi"/>
              <w:bCs w:val="0"/>
              <w:noProof/>
              <w:color w:val="auto"/>
              <w:sz w:val="24"/>
              <w:szCs w:val="24"/>
              <w:lang w:val="nl-NL" w:eastAsia="nl-NL" w:bidi="ar-SA"/>
            </w:rPr>
          </w:pPr>
          <w:hyperlink w:anchor="_Toc530673722" w:history="1">
            <w:r w:rsidR="001F77FC" w:rsidRPr="00470118">
              <w:rPr>
                <w:rStyle w:val="Hyperlink"/>
                <w:noProof/>
              </w:rPr>
              <w:t>3 Approach</w:t>
            </w:r>
            <w:r w:rsidR="001F77FC">
              <w:rPr>
                <w:noProof/>
                <w:webHidden/>
              </w:rPr>
              <w:tab/>
            </w:r>
            <w:r w:rsidR="001F77FC">
              <w:rPr>
                <w:noProof/>
                <w:webHidden/>
              </w:rPr>
              <w:fldChar w:fldCharType="begin"/>
            </w:r>
            <w:r w:rsidR="001F77FC">
              <w:rPr>
                <w:noProof/>
                <w:webHidden/>
              </w:rPr>
              <w:instrText xml:space="preserve"> PAGEREF _Toc530673722 \h </w:instrText>
            </w:r>
            <w:r w:rsidR="001F77FC">
              <w:rPr>
                <w:noProof/>
                <w:webHidden/>
              </w:rPr>
            </w:r>
            <w:r w:rsidR="001F77FC">
              <w:rPr>
                <w:noProof/>
                <w:webHidden/>
              </w:rPr>
              <w:fldChar w:fldCharType="separate"/>
            </w:r>
            <w:r w:rsidR="001F77FC">
              <w:rPr>
                <w:noProof/>
                <w:webHidden/>
              </w:rPr>
              <w:t>9</w:t>
            </w:r>
            <w:r w:rsidR="001F77FC">
              <w:rPr>
                <w:noProof/>
                <w:webHidden/>
              </w:rPr>
              <w:fldChar w:fldCharType="end"/>
            </w:r>
          </w:hyperlink>
        </w:p>
        <w:p w14:paraId="791EF456" w14:textId="728B4AFC"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3" w:history="1">
            <w:r w:rsidR="001F77FC" w:rsidRPr="00470118">
              <w:rPr>
                <w:rStyle w:val="Hyperlink"/>
                <w:noProof/>
              </w:rPr>
              <w:t>3.1</w:t>
            </w:r>
            <w:r w:rsidR="001F77FC">
              <w:rPr>
                <w:rFonts w:eastAsiaTheme="minorEastAsia" w:cstheme="minorBidi"/>
                <w:iCs w:val="0"/>
                <w:noProof/>
                <w:color w:val="auto"/>
                <w:sz w:val="24"/>
                <w:szCs w:val="24"/>
                <w:lang w:val="nl-NL" w:eastAsia="nl-NL" w:bidi="ar-SA"/>
              </w:rPr>
              <w:tab/>
            </w:r>
            <w:r w:rsidR="001F77FC" w:rsidRPr="00470118">
              <w:rPr>
                <w:rStyle w:val="Hyperlink"/>
                <w:noProof/>
              </w:rPr>
              <w:t>Starting point</w:t>
            </w:r>
            <w:r w:rsidR="001F77FC">
              <w:rPr>
                <w:noProof/>
                <w:webHidden/>
              </w:rPr>
              <w:tab/>
            </w:r>
            <w:r w:rsidR="001F77FC">
              <w:rPr>
                <w:noProof/>
                <w:webHidden/>
              </w:rPr>
              <w:fldChar w:fldCharType="begin"/>
            </w:r>
            <w:r w:rsidR="001F77FC">
              <w:rPr>
                <w:noProof/>
                <w:webHidden/>
              </w:rPr>
              <w:instrText xml:space="preserve"> PAGEREF _Toc530673723 \h </w:instrText>
            </w:r>
            <w:r w:rsidR="001F77FC">
              <w:rPr>
                <w:noProof/>
                <w:webHidden/>
              </w:rPr>
            </w:r>
            <w:r w:rsidR="001F77FC">
              <w:rPr>
                <w:noProof/>
                <w:webHidden/>
              </w:rPr>
              <w:fldChar w:fldCharType="separate"/>
            </w:r>
            <w:r w:rsidR="001F77FC">
              <w:rPr>
                <w:noProof/>
                <w:webHidden/>
              </w:rPr>
              <w:t>9</w:t>
            </w:r>
            <w:r w:rsidR="001F77FC">
              <w:rPr>
                <w:noProof/>
                <w:webHidden/>
              </w:rPr>
              <w:fldChar w:fldCharType="end"/>
            </w:r>
          </w:hyperlink>
        </w:p>
        <w:p w14:paraId="3390893E" w14:textId="109E9341"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4" w:history="1">
            <w:r w:rsidR="001F77FC" w:rsidRPr="00470118">
              <w:rPr>
                <w:rStyle w:val="Hyperlink"/>
                <w:noProof/>
              </w:rPr>
              <w:t>3.2</w:t>
            </w:r>
            <w:r w:rsidR="001F77FC">
              <w:rPr>
                <w:rFonts w:eastAsiaTheme="minorEastAsia" w:cstheme="minorBidi"/>
                <w:iCs w:val="0"/>
                <w:noProof/>
                <w:color w:val="auto"/>
                <w:sz w:val="24"/>
                <w:szCs w:val="24"/>
                <w:lang w:val="nl-NL" w:eastAsia="nl-NL" w:bidi="ar-SA"/>
              </w:rPr>
              <w:tab/>
            </w:r>
            <w:r w:rsidR="001F77FC" w:rsidRPr="00470118">
              <w:rPr>
                <w:rStyle w:val="Hyperlink"/>
                <w:noProof/>
              </w:rPr>
              <w:t>Research questions</w:t>
            </w:r>
            <w:r w:rsidR="001F77FC">
              <w:rPr>
                <w:noProof/>
                <w:webHidden/>
              </w:rPr>
              <w:tab/>
            </w:r>
            <w:r w:rsidR="001F77FC">
              <w:rPr>
                <w:noProof/>
                <w:webHidden/>
              </w:rPr>
              <w:fldChar w:fldCharType="begin"/>
            </w:r>
            <w:r w:rsidR="001F77FC">
              <w:rPr>
                <w:noProof/>
                <w:webHidden/>
              </w:rPr>
              <w:instrText xml:space="preserve"> PAGEREF _Toc530673724 \h </w:instrText>
            </w:r>
            <w:r w:rsidR="001F77FC">
              <w:rPr>
                <w:noProof/>
                <w:webHidden/>
              </w:rPr>
            </w:r>
            <w:r w:rsidR="001F77FC">
              <w:rPr>
                <w:noProof/>
                <w:webHidden/>
              </w:rPr>
              <w:fldChar w:fldCharType="separate"/>
            </w:r>
            <w:r w:rsidR="001F77FC">
              <w:rPr>
                <w:noProof/>
                <w:webHidden/>
              </w:rPr>
              <w:t>10</w:t>
            </w:r>
            <w:r w:rsidR="001F77FC">
              <w:rPr>
                <w:noProof/>
                <w:webHidden/>
              </w:rPr>
              <w:fldChar w:fldCharType="end"/>
            </w:r>
          </w:hyperlink>
        </w:p>
        <w:p w14:paraId="4AEDEF0F" w14:textId="12A217A3"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5" w:history="1">
            <w:r w:rsidR="001F77FC" w:rsidRPr="00470118">
              <w:rPr>
                <w:rStyle w:val="Hyperlink"/>
                <w:noProof/>
              </w:rPr>
              <w:t>3.3</w:t>
            </w:r>
            <w:r w:rsidR="001F77FC">
              <w:rPr>
                <w:rFonts w:eastAsiaTheme="minorEastAsia" w:cstheme="minorBidi"/>
                <w:iCs w:val="0"/>
                <w:noProof/>
                <w:color w:val="auto"/>
                <w:sz w:val="24"/>
                <w:szCs w:val="24"/>
                <w:lang w:val="nl-NL" w:eastAsia="nl-NL" w:bidi="ar-SA"/>
              </w:rPr>
              <w:tab/>
            </w:r>
            <w:r w:rsidR="001F77FC" w:rsidRPr="00470118">
              <w:rPr>
                <w:rStyle w:val="Hyperlink"/>
                <w:noProof/>
              </w:rPr>
              <w:t>Roadmap</w:t>
            </w:r>
            <w:r w:rsidR="001F77FC">
              <w:rPr>
                <w:noProof/>
                <w:webHidden/>
              </w:rPr>
              <w:tab/>
            </w:r>
            <w:r w:rsidR="001F77FC">
              <w:rPr>
                <w:noProof/>
                <w:webHidden/>
              </w:rPr>
              <w:fldChar w:fldCharType="begin"/>
            </w:r>
            <w:r w:rsidR="001F77FC">
              <w:rPr>
                <w:noProof/>
                <w:webHidden/>
              </w:rPr>
              <w:instrText xml:space="preserve"> PAGEREF _Toc530673725 \h </w:instrText>
            </w:r>
            <w:r w:rsidR="001F77FC">
              <w:rPr>
                <w:noProof/>
                <w:webHidden/>
              </w:rPr>
            </w:r>
            <w:r w:rsidR="001F77FC">
              <w:rPr>
                <w:noProof/>
                <w:webHidden/>
              </w:rPr>
              <w:fldChar w:fldCharType="separate"/>
            </w:r>
            <w:r w:rsidR="001F77FC">
              <w:rPr>
                <w:noProof/>
                <w:webHidden/>
              </w:rPr>
              <w:t>11</w:t>
            </w:r>
            <w:r w:rsidR="001F77FC">
              <w:rPr>
                <w:noProof/>
                <w:webHidden/>
              </w:rPr>
              <w:fldChar w:fldCharType="end"/>
            </w:r>
          </w:hyperlink>
        </w:p>
        <w:p w14:paraId="24F8DCA1" w14:textId="12962845" w:rsidR="001F77FC" w:rsidRDefault="00484CD8">
          <w:pPr>
            <w:pStyle w:val="Inhopg1"/>
            <w:tabs>
              <w:tab w:val="right" w:leader="dot" w:pos="4244"/>
            </w:tabs>
            <w:rPr>
              <w:rFonts w:eastAsiaTheme="minorEastAsia" w:cstheme="minorBidi"/>
              <w:bCs w:val="0"/>
              <w:noProof/>
              <w:color w:val="auto"/>
              <w:sz w:val="24"/>
              <w:szCs w:val="24"/>
              <w:lang w:val="nl-NL" w:eastAsia="nl-NL" w:bidi="ar-SA"/>
            </w:rPr>
          </w:pPr>
          <w:hyperlink w:anchor="_Toc530673726" w:history="1">
            <w:r w:rsidR="001F77FC" w:rsidRPr="00470118">
              <w:rPr>
                <w:rStyle w:val="Hyperlink"/>
                <w:noProof/>
              </w:rPr>
              <w:t>4 Requirement analysis</w:t>
            </w:r>
            <w:r w:rsidR="001F77FC">
              <w:rPr>
                <w:noProof/>
                <w:webHidden/>
              </w:rPr>
              <w:tab/>
            </w:r>
            <w:r w:rsidR="001F77FC">
              <w:rPr>
                <w:noProof/>
                <w:webHidden/>
              </w:rPr>
              <w:fldChar w:fldCharType="begin"/>
            </w:r>
            <w:r w:rsidR="001F77FC">
              <w:rPr>
                <w:noProof/>
                <w:webHidden/>
              </w:rPr>
              <w:instrText xml:space="preserve"> PAGEREF _Toc530673726 \h </w:instrText>
            </w:r>
            <w:r w:rsidR="001F77FC">
              <w:rPr>
                <w:noProof/>
                <w:webHidden/>
              </w:rPr>
            </w:r>
            <w:r w:rsidR="001F77FC">
              <w:rPr>
                <w:noProof/>
                <w:webHidden/>
              </w:rPr>
              <w:fldChar w:fldCharType="separate"/>
            </w:r>
            <w:r w:rsidR="001F77FC">
              <w:rPr>
                <w:noProof/>
                <w:webHidden/>
              </w:rPr>
              <w:t>12</w:t>
            </w:r>
            <w:r w:rsidR="001F77FC">
              <w:rPr>
                <w:noProof/>
                <w:webHidden/>
              </w:rPr>
              <w:fldChar w:fldCharType="end"/>
            </w:r>
          </w:hyperlink>
        </w:p>
        <w:p w14:paraId="7A34DF95" w14:textId="43366209"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7" w:history="1">
            <w:r w:rsidR="001F77FC" w:rsidRPr="00470118">
              <w:rPr>
                <w:rStyle w:val="Hyperlink"/>
                <w:noProof/>
              </w:rPr>
              <w:t>4.1</w:t>
            </w:r>
            <w:r w:rsidR="001F77FC">
              <w:rPr>
                <w:rFonts w:eastAsiaTheme="minorEastAsia" w:cstheme="minorBidi"/>
                <w:iCs w:val="0"/>
                <w:noProof/>
                <w:color w:val="auto"/>
                <w:sz w:val="24"/>
                <w:szCs w:val="24"/>
                <w:lang w:val="nl-NL" w:eastAsia="nl-NL" w:bidi="ar-SA"/>
              </w:rPr>
              <w:tab/>
            </w:r>
            <w:r w:rsidR="001F77FC" w:rsidRPr="00470118">
              <w:rPr>
                <w:rStyle w:val="Hyperlink"/>
                <w:noProof/>
              </w:rPr>
              <w:t>Model requirements</w:t>
            </w:r>
            <w:r w:rsidR="001F77FC">
              <w:rPr>
                <w:noProof/>
                <w:webHidden/>
              </w:rPr>
              <w:tab/>
            </w:r>
            <w:r w:rsidR="001F77FC">
              <w:rPr>
                <w:noProof/>
                <w:webHidden/>
              </w:rPr>
              <w:fldChar w:fldCharType="begin"/>
            </w:r>
            <w:r w:rsidR="001F77FC">
              <w:rPr>
                <w:noProof/>
                <w:webHidden/>
              </w:rPr>
              <w:instrText xml:space="preserve"> PAGEREF _Toc530673727 \h </w:instrText>
            </w:r>
            <w:r w:rsidR="001F77FC">
              <w:rPr>
                <w:noProof/>
                <w:webHidden/>
              </w:rPr>
            </w:r>
            <w:r w:rsidR="001F77FC">
              <w:rPr>
                <w:noProof/>
                <w:webHidden/>
              </w:rPr>
              <w:fldChar w:fldCharType="separate"/>
            </w:r>
            <w:r w:rsidR="001F77FC">
              <w:rPr>
                <w:noProof/>
                <w:webHidden/>
              </w:rPr>
              <w:t>12</w:t>
            </w:r>
            <w:r w:rsidR="001F77FC">
              <w:rPr>
                <w:noProof/>
                <w:webHidden/>
              </w:rPr>
              <w:fldChar w:fldCharType="end"/>
            </w:r>
          </w:hyperlink>
        </w:p>
        <w:p w14:paraId="597241D3" w14:textId="5B91F2DB"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8" w:history="1">
            <w:r w:rsidR="001F77FC" w:rsidRPr="00470118">
              <w:rPr>
                <w:rStyle w:val="Hyperlink"/>
                <w:noProof/>
              </w:rPr>
              <w:t>4.2</w:t>
            </w:r>
            <w:r w:rsidR="001F77FC">
              <w:rPr>
                <w:rFonts w:eastAsiaTheme="minorEastAsia" w:cstheme="minorBidi"/>
                <w:iCs w:val="0"/>
                <w:noProof/>
                <w:color w:val="auto"/>
                <w:sz w:val="24"/>
                <w:szCs w:val="24"/>
                <w:lang w:val="nl-NL" w:eastAsia="nl-NL" w:bidi="ar-SA"/>
              </w:rPr>
              <w:tab/>
            </w:r>
            <w:r w:rsidR="001F77FC" w:rsidRPr="00470118">
              <w:rPr>
                <w:rStyle w:val="Hyperlink"/>
                <w:noProof/>
              </w:rPr>
              <w:t>Existing implementations</w:t>
            </w:r>
            <w:r w:rsidR="001F77FC">
              <w:rPr>
                <w:noProof/>
                <w:webHidden/>
              </w:rPr>
              <w:tab/>
            </w:r>
            <w:r w:rsidR="001F77FC">
              <w:rPr>
                <w:noProof/>
                <w:webHidden/>
              </w:rPr>
              <w:fldChar w:fldCharType="begin"/>
            </w:r>
            <w:r w:rsidR="001F77FC">
              <w:rPr>
                <w:noProof/>
                <w:webHidden/>
              </w:rPr>
              <w:instrText xml:space="preserve"> PAGEREF _Toc530673728 \h </w:instrText>
            </w:r>
            <w:r w:rsidR="001F77FC">
              <w:rPr>
                <w:noProof/>
                <w:webHidden/>
              </w:rPr>
            </w:r>
            <w:r w:rsidR="001F77FC">
              <w:rPr>
                <w:noProof/>
                <w:webHidden/>
              </w:rPr>
              <w:fldChar w:fldCharType="separate"/>
            </w:r>
            <w:r w:rsidR="001F77FC">
              <w:rPr>
                <w:noProof/>
                <w:webHidden/>
              </w:rPr>
              <w:t>13</w:t>
            </w:r>
            <w:r w:rsidR="001F77FC">
              <w:rPr>
                <w:noProof/>
                <w:webHidden/>
              </w:rPr>
              <w:fldChar w:fldCharType="end"/>
            </w:r>
          </w:hyperlink>
        </w:p>
        <w:p w14:paraId="0F542EAC" w14:textId="1E3A05C8"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9" w:history="1">
            <w:r w:rsidR="001F77FC" w:rsidRPr="00470118">
              <w:rPr>
                <w:rStyle w:val="Hyperlink"/>
                <w:noProof/>
              </w:rPr>
              <w:t>4.3</w:t>
            </w:r>
            <w:r w:rsidR="001F77FC">
              <w:rPr>
                <w:rFonts w:eastAsiaTheme="minorEastAsia" w:cstheme="minorBidi"/>
                <w:iCs w:val="0"/>
                <w:noProof/>
                <w:color w:val="auto"/>
                <w:sz w:val="24"/>
                <w:szCs w:val="24"/>
                <w:lang w:val="nl-NL" w:eastAsia="nl-NL" w:bidi="ar-SA"/>
              </w:rPr>
              <w:tab/>
            </w:r>
            <w:r w:rsidR="001F77FC" w:rsidRPr="00470118">
              <w:rPr>
                <w:rStyle w:val="Hyperlink"/>
                <w:noProof/>
              </w:rPr>
              <w:t>Comparison</w:t>
            </w:r>
            <w:r w:rsidR="001F77FC">
              <w:rPr>
                <w:noProof/>
                <w:webHidden/>
              </w:rPr>
              <w:tab/>
            </w:r>
            <w:r w:rsidR="001F77FC">
              <w:rPr>
                <w:noProof/>
                <w:webHidden/>
              </w:rPr>
              <w:fldChar w:fldCharType="begin"/>
            </w:r>
            <w:r w:rsidR="001F77FC">
              <w:rPr>
                <w:noProof/>
                <w:webHidden/>
              </w:rPr>
              <w:instrText xml:space="preserve"> PAGEREF _Toc530673729 \h </w:instrText>
            </w:r>
            <w:r w:rsidR="001F77FC">
              <w:rPr>
                <w:noProof/>
                <w:webHidden/>
              </w:rPr>
            </w:r>
            <w:r w:rsidR="001F77FC">
              <w:rPr>
                <w:noProof/>
                <w:webHidden/>
              </w:rPr>
              <w:fldChar w:fldCharType="separate"/>
            </w:r>
            <w:r w:rsidR="001F77FC">
              <w:rPr>
                <w:noProof/>
                <w:webHidden/>
              </w:rPr>
              <w:t>17</w:t>
            </w:r>
            <w:r w:rsidR="001F77FC">
              <w:rPr>
                <w:noProof/>
                <w:webHidden/>
              </w:rPr>
              <w:fldChar w:fldCharType="end"/>
            </w:r>
          </w:hyperlink>
        </w:p>
        <w:p w14:paraId="2B8F28FE" w14:textId="02779721"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0" w:history="1">
            <w:r w:rsidR="001F77FC" w:rsidRPr="00470118">
              <w:rPr>
                <w:rStyle w:val="Hyperlink"/>
                <w:noProof/>
              </w:rPr>
              <w:t>4.4</w:t>
            </w:r>
            <w:r w:rsidR="001F77FC">
              <w:rPr>
                <w:rFonts w:eastAsiaTheme="minorEastAsia" w:cstheme="minorBidi"/>
                <w:iCs w:val="0"/>
                <w:noProof/>
                <w:color w:val="auto"/>
                <w:sz w:val="24"/>
                <w:szCs w:val="24"/>
                <w:lang w:val="nl-NL" w:eastAsia="nl-NL" w:bidi="ar-SA"/>
              </w:rPr>
              <w:tab/>
            </w:r>
            <w:r w:rsidR="001F77FC" w:rsidRPr="00470118">
              <w:rPr>
                <w:rStyle w:val="Hyperlink"/>
                <w:noProof/>
              </w:rPr>
              <w:t>User values</w:t>
            </w:r>
            <w:r w:rsidR="001F77FC">
              <w:rPr>
                <w:noProof/>
                <w:webHidden/>
              </w:rPr>
              <w:tab/>
            </w:r>
            <w:r w:rsidR="001F77FC">
              <w:rPr>
                <w:noProof/>
                <w:webHidden/>
              </w:rPr>
              <w:fldChar w:fldCharType="begin"/>
            </w:r>
            <w:r w:rsidR="001F77FC">
              <w:rPr>
                <w:noProof/>
                <w:webHidden/>
              </w:rPr>
              <w:instrText xml:space="preserve"> PAGEREF _Toc530673730 \h </w:instrText>
            </w:r>
            <w:r w:rsidR="001F77FC">
              <w:rPr>
                <w:noProof/>
                <w:webHidden/>
              </w:rPr>
            </w:r>
            <w:r w:rsidR="001F77FC">
              <w:rPr>
                <w:noProof/>
                <w:webHidden/>
              </w:rPr>
              <w:fldChar w:fldCharType="separate"/>
            </w:r>
            <w:r w:rsidR="001F77FC">
              <w:rPr>
                <w:noProof/>
                <w:webHidden/>
              </w:rPr>
              <w:t>19</w:t>
            </w:r>
            <w:r w:rsidR="001F77FC">
              <w:rPr>
                <w:noProof/>
                <w:webHidden/>
              </w:rPr>
              <w:fldChar w:fldCharType="end"/>
            </w:r>
          </w:hyperlink>
        </w:p>
        <w:p w14:paraId="2E246E11" w14:textId="22B114C5"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1" w:history="1">
            <w:r w:rsidR="001F77FC" w:rsidRPr="00470118">
              <w:rPr>
                <w:rStyle w:val="Hyperlink"/>
                <w:noProof/>
              </w:rPr>
              <w:t>4.5</w:t>
            </w:r>
            <w:r w:rsidR="001F77FC">
              <w:rPr>
                <w:rFonts w:eastAsiaTheme="minorEastAsia" w:cstheme="minorBidi"/>
                <w:iCs w:val="0"/>
                <w:noProof/>
                <w:color w:val="auto"/>
                <w:sz w:val="24"/>
                <w:szCs w:val="24"/>
                <w:lang w:val="nl-NL" w:eastAsia="nl-NL" w:bidi="ar-SA"/>
              </w:rPr>
              <w:tab/>
            </w:r>
            <w:r w:rsidR="001F77FC" w:rsidRPr="00470118">
              <w:rPr>
                <w:rStyle w:val="Hyperlink"/>
                <w:noProof/>
              </w:rPr>
              <w:t>Data acquisition</w:t>
            </w:r>
            <w:r w:rsidR="001F77FC">
              <w:rPr>
                <w:noProof/>
                <w:webHidden/>
              </w:rPr>
              <w:tab/>
            </w:r>
            <w:r w:rsidR="001F77FC">
              <w:rPr>
                <w:noProof/>
                <w:webHidden/>
              </w:rPr>
              <w:fldChar w:fldCharType="begin"/>
            </w:r>
            <w:r w:rsidR="001F77FC">
              <w:rPr>
                <w:noProof/>
                <w:webHidden/>
              </w:rPr>
              <w:instrText xml:space="preserve"> PAGEREF _Toc530673731 \h </w:instrText>
            </w:r>
            <w:r w:rsidR="001F77FC">
              <w:rPr>
                <w:noProof/>
                <w:webHidden/>
              </w:rPr>
            </w:r>
            <w:r w:rsidR="001F77FC">
              <w:rPr>
                <w:noProof/>
                <w:webHidden/>
              </w:rPr>
              <w:fldChar w:fldCharType="separate"/>
            </w:r>
            <w:r w:rsidR="001F77FC">
              <w:rPr>
                <w:noProof/>
                <w:webHidden/>
              </w:rPr>
              <w:t>19</w:t>
            </w:r>
            <w:r w:rsidR="001F77FC">
              <w:rPr>
                <w:noProof/>
                <w:webHidden/>
              </w:rPr>
              <w:fldChar w:fldCharType="end"/>
            </w:r>
          </w:hyperlink>
        </w:p>
        <w:p w14:paraId="469F5B31" w14:textId="4EB7185B"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2" w:history="1">
            <w:r w:rsidR="001F77FC" w:rsidRPr="00470118">
              <w:rPr>
                <w:rStyle w:val="Hyperlink"/>
                <w:noProof/>
              </w:rPr>
              <w:t>4.6</w:t>
            </w:r>
            <w:r w:rsidR="001F77FC">
              <w:rPr>
                <w:rFonts w:eastAsiaTheme="minorEastAsia" w:cstheme="minorBidi"/>
                <w:iCs w:val="0"/>
                <w:noProof/>
                <w:color w:val="auto"/>
                <w:sz w:val="24"/>
                <w:szCs w:val="24"/>
                <w:lang w:val="nl-NL" w:eastAsia="nl-NL" w:bidi="ar-SA"/>
              </w:rPr>
              <w:tab/>
            </w:r>
            <w:r w:rsidR="001F77FC" w:rsidRPr="00470118">
              <w:rPr>
                <w:rStyle w:val="Hyperlink"/>
                <w:noProof/>
              </w:rPr>
              <w:t>Conclusions</w:t>
            </w:r>
            <w:r w:rsidR="001F77FC">
              <w:rPr>
                <w:noProof/>
                <w:webHidden/>
              </w:rPr>
              <w:tab/>
            </w:r>
            <w:r w:rsidR="001F77FC">
              <w:rPr>
                <w:noProof/>
                <w:webHidden/>
              </w:rPr>
              <w:fldChar w:fldCharType="begin"/>
            </w:r>
            <w:r w:rsidR="001F77FC">
              <w:rPr>
                <w:noProof/>
                <w:webHidden/>
              </w:rPr>
              <w:instrText xml:space="preserve"> PAGEREF _Toc530673732 \h </w:instrText>
            </w:r>
            <w:r w:rsidR="001F77FC">
              <w:rPr>
                <w:noProof/>
                <w:webHidden/>
              </w:rPr>
            </w:r>
            <w:r w:rsidR="001F77FC">
              <w:rPr>
                <w:noProof/>
                <w:webHidden/>
              </w:rPr>
              <w:fldChar w:fldCharType="separate"/>
            </w:r>
            <w:r w:rsidR="001F77FC">
              <w:rPr>
                <w:noProof/>
                <w:webHidden/>
              </w:rPr>
              <w:t>20</w:t>
            </w:r>
            <w:r w:rsidR="001F77FC">
              <w:rPr>
                <w:noProof/>
                <w:webHidden/>
              </w:rPr>
              <w:fldChar w:fldCharType="end"/>
            </w:r>
          </w:hyperlink>
        </w:p>
        <w:p w14:paraId="6A7A388C" w14:textId="476AF8C3" w:rsidR="001F77FC" w:rsidRDefault="00484CD8">
          <w:pPr>
            <w:pStyle w:val="Inhopg1"/>
            <w:tabs>
              <w:tab w:val="right" w:leader="dot" w:pos="4244"/>
            </w:tabs>
            <w:rPr>
              <w:rFonts w:eastAsiaTheme="minorEastAsia" w:cstheme="minorBidi"/>
              <w:bCs w:val="0"/>
              <w:noProof/>
              <w:color w:val="auto"/>
              <w:sz w:val="24"/>
              <w:szCs w:val="24"/>
              <w:lang w:val="nl-NL" w:eastAsia="nl-NL" w:bidi="ar-SA"/>
            </w:rPr>
          </w:pPr>
          <w:hyperlink w:anchor="_Toc530673733" w:history="1">
            <w:r w:rsidR="001F77FC" w:rsidRPr="00470118">
              <w:rPr>
                <w:rStyle w:val="Hyperlink"/>
                <w:noProof/>
              </w:rPr>
              <w:t>5 Concept design</w:t>
            </w:r>
            <w:r w:rsidR="001F77FC">
              <w:rPr>
                <w:noProof/>
                <w:webHidden/>
              </w:rPr>
              <w:tab/>
            </w:r>
            <w:r w:rsidR="001F77FC">
              <w:rPr>
                <w:noProof/>
                <w:webHidden/>
              </w:rPr>
              <w:fldChar w:fldCharType="begin"/>
            </w:r>
            <w:r w:rsidR="001F77FC">
              <w:rPr>
                <w:noProof/>
                <w:webHidden/>
              </w:rPr>
              <w:instrText xml:space="preserve"> PAGEREF _Toc530673733 \h </w:instrText>
            </w:r>
            <w:r w:rsidR="001F77FC">
              <w:rPr>
                <w:noProof/>
                <w:webHidden/>
              </w:rPr>
            </w:r>
            <w:r w:rsidR="001F77FC">
              <w:rPr>
                <w:noProof/>
                <w:webHidden/>
              </w:rPr>
              <w:fldChar w:fldCharType="separate"/>
            </w:r>
            <w:r w:rsidR="001F77FC">
              <w:rPr>
                <w:noProof/>
                <w:webHidden/>
              </w:rPr>
              <w:t>22</w:t>
            </w:r>
            <w:r w:rsidR="001F77FC">
              <w:rPr>
                <w:noProof/>
                <w:webHidden/>
              </w:rPr>
              <w:fldChar w:fldCharType="end"/>
            </w:r>
          </w:hyperlink>
        </w:p>
        <w:p w14:paraId="6DD83337" w14:textId="18B317FB"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4" w:history="1">
            <w:r w:rsidR="001F77FC" w:rsidRPr="00470118">
              <w:rPr>
                <w:rStyle w:val="Hyperlink"/>
                <w:noProof/>
              </w:rPr>
              <w:t>5.1</w:t>
            </w:r>
            <w:r w:rsidR="001F77FC">
              <w:rPr>
                <w:rFonts w:eastAsiaTheme="minorEastAsia" w:cstheme="minorBidi"/>
                <w:iCs w:val="0"/>
                <w:noProof/>
                <w:color w:val="auto"/>
                <w:sz w:val="24"/>
                <w:szCs w:val="24"/>
                <w:lang w:val="nl-NL" w:eastAsia="nl-NL" w:bidi="ar-SA"/>
              </w:rPr>
              <w:tab/>
            </w:r>
            <w:r w:rsidR="001F77FC" w:rsidRPr="00470118">
              <w:rPr>
                <w:rStyle w:val="Hyperlink"/>
                <w:noProof/>
              </w:rPr>
              <w:t>High-level overview</w:t>
            </w:r>
            <w:r w:rsidR="001F77FC">
              <w:rPr>
                <w:noProof/>
                <w:webHidden/>
              </w:rPr>
              <w:tab/>
            </w:r>
            <w:r w:rsidR="001F77FC">
              <w:rPr>
                <w:noProof/>
                <w:webHidden/>
              </w:rPr>
              <w:fldChar w:fldCharType="begin"/>
            </w:r>
            <w:r w:rsidR="001F77FC">
              <w:rPr>
                <w:noProof/>
                <w:webHidden/>
              </w:rPr>
              <w:instrText xml:space="preserve"> PAGEREF _Toc530673734 \h </w:instrText>
            </w:r>
            <w:r w:rsidR="001F77FC">
              <w:rPr>
                <w:noProof/>
                <w:webHidden/>
              </w:rPr>
            </w:r>
            <w:r w:rsidR="001F77FC">
              <w:rPr>
                <w:noProof/>
                <w:webHidden/>
              </w:rPr>
              <w:fldChar w:fldCharType="separate"/>
            </w:r>
            <w:r w:rsidR="001F77FC">
              <w:rPr>
                <w:noProof/>
                <w:webHidden/>
              </w:rPr>
              <w:t>22</w:t>
            </w:r>
            <w:r w:rsidR="001F77FC">
              <w:rPr>
                <w:noProof/>
                <w:webHidden/>
              </w:rPr>
              <w:fldChar w:fldCharType="end"/>
            </w:r>
          </w:hyperlink>
        </w:p>
        <w:p w14:paraId="1A31B573" w14:textId="030182E1"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5" w:history="1">
            <w:r w:rsidR="001F77FC" w:rsidRPr="00470118">
              <w:rPr>
                <w:rStyle w:val="Hyperlink"/>
                <w:noProof/>
              </w:rPr>
              <w:t>5.2</w:t>
            </w:r>
            <w:r w:rsidR="001F77FC">
              <w:rPr>
                <w:rFonts w:eastAsiaTheme="minorEastAsia" w:cstheme="minorBidi"/>
                <w:iCs w:val="0"/>
                <w:noProof/>
                <w:color w:val="auto"/>
                <w:sz w:val="24"/>
                <w:szCs w:val="24"/>
                <w:lang w:val="nl-NL" w:eastAsia="nl-NL" w:bidi="ar-SA"/>
              </w:rPr>
              <w:tab/>
            </w:r>
            <w:r w:rsidR="001F77FC" w:rsidRPr="00470118">
              <w:rPr>
                <w:rStyle w:val="Hyperlink"/>
                <w:noProof/>
              </w:rPr>
              <w:t>Assumptions</w:t>
            </w:r>
            <w:r w:rsidR="001F77FC">
              <w:rPr>
                <w:noProof/>
                <w:webHidden/>
              </w:rPr>
              <w:tab/>
            </w:r>
            <w:r w:rsidR="001F77FC">
              <w:rPr>
                <w:noProof/>
                <w:webHidden/>
              </w:rPr>
              <w:fldChar w:fldCharType="begin"/>
            </w:r>
            <w:r w:rsidR="001F77FC">
              <w:rPr>
                <w:noProof/>
                <w:webHidden/>
              </w:rPr>
              <w:instrText xml:space="preserve"> PAGEREF _Toc530673735 \h </w:instrText>
            </w:r>
            <w:r w:rsidR="001F77FC">
              <w:rPr>
                <w:noProof/>
                <w:webHidden/>
              </w:rPr>
            </w:r>
            <w:r w:rsidR="001F77FC">
              <w:rPr>
                <w:noProof/>
                <w:webHidden/>
              </w:rPr>
              <w:fldChar w:fldCharType="separate"/>
            </w:r>
            <w:r w:rsidR="001F77FC">
              <w:rPr>
                <w:noProof/>
                <w:webHidden/>
              </w:rPr>
              <w:t>23</w:t>
            </w:r>
            <w:r w:rsidR="001F77FC">
              <w:rPr>
                <w:noProof/>
                <w:webHidden/>
              </w:rPr>
              <w:fldChar w:fldCharType="end"/>
            </w:r>
          </w:hyperlink>
        </w:p>
        <w:p w14:paraId="000AC8FC" w14:textId="489FBB4A"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6" w:history="1">
            <w:r w:rsidR="001F77FC" w:rsidRPr="00470118">
              <w:rPr>
                <w:rStyle w:val="Hyperlink"/>
                <w:noProof/>
              </w:rPr>
              <w:t>5.3</w:t>
            </w:r>
            <w:r w:rsidR="001F77FC">
              <w:rPr>
                <w:rFonts w:eastAsiaTheme="minorEastAsia" w:cstheme="minorBidi"/>
                <w:iCs w:val="0"/>
                <w:noProof/>
                <w:color w:val="auto"/>
                <w:sz w:val="24"/>
                <w:szCs w:val="24"/>
                <w:lang w:val="nl-NL" w:eastAsia="nl-NL" w:bidi="ar-SA"/>
              </w:rPr>
              <w:tab/>
            </w:r>
            <w:r w:rsidR="001F77FC" w:rsidRPr="00470118">
              <w:rPr>
                <w:rStyle w:val="Hyperlink"/>
                <w:noProof/>
              </w:rPr>
              <w:t>Processing incoming data</w:t>
            </w:r>
            <w:r w:rsidR="001F77FC">
              <w:rPr>
                <w:noProof/>
                <w:webHidden/>
              </w:rPr>
              <w:tab/>
            </w:r>
            <w:r w:rsidR="001F77FC">
              <w:rPr>
                <w:noProof/>
                <w:webHidden/>
              </w:rPr>
              <w:fldChar w:fldCharType="begin"/>
            </w:r>
            <w:r w:rsidR="001F77FC">
              <w:rPr>
                <w:noProof/>
                <w:webHidden/>
              </w:rPr>
              <w:instrText xml:space="preserve"> PAGEREF _Toc530673736 \h </w:instrText>
            </w:r>
            <w:r w:rsidR="001F77FC">
              <w:rPr>
                <w:noProof/>
                <w:webHidden/>
              </w:rPr>
            </w:r>
            <w:r w:rsidR="001F77FC">
              <w:rPr>
                <w:noProof/>
                <w:webHidden/>
              </w:rPr>
              <w:fldChar w:fldCharType="separate"/>
            </w:r>
            <w:r w:rsidR="001F77FC">
              <w:rPr>
                <w:noProof/>
                <w:webHidden/>
              </w:rPr>
              <w:t>23</w:t>
            </w:r>
            <w:r w:rsidR="001F77FC">
              <w:rPr>
                <w:noProof/>
                <w:webHidden/>
              </w:rPr>
              <w:fldChar w:fldCharType="end"/>
            </w:r>
          </w:hyperlink>
        </w:p>
        <w:p w14:paraId="38CD149C" w14:textId="6F60365F" w:rsidR="001F77FC" w:rsidRDefault="00484CD8">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37" w:history="1">
            <w:r w:rsidR="001F77FC" w:rsidRPr="00470118">
              <w:rPr>
                <w:rStyle w:val="Hyperlink"/>
                <w:noProof/>
              </w:rPr>
              <w:t>5.3.1</w:t>
            </w:r>
            <w:r w:rsidR="001F77FC">
              <w:rPr>
                <w:rFonts w:eastAsiaTheme="minorEastAsia" w:cstheme="minorBidi"/>
                <w:noProof/>
                <w:color w:val="auto"/>
                <w:sz w:val="24"/>
                <w:szCs w:val="24"/>
                <w:lang w:val="nl-NL" w:eastAsia="nl-NL" w:bidi="ar-SA"/>
              </w:rPr>
              <w:tab/>
            </w:r>
            <w:r w:rsidR="001F77FC" w:rsidRPr="00470118">
              <w:rPr>
                <w:rStyle w:val="Hyperlink"/>
                <w:noProof/>
              </w:rPr>
              <w:t>Dataset</w:t>
            </w:r>
            <w:r w:rsidR="001F77FC">
              <w:rPr>
                <w:noProof/>
                <w:webHidden/>
              </w:rPr>
              <w:tab/>
            </w:r>
            <w:r w:rsidR="001F77FC">
              <w:rPr>
                <w:noProof/>
                <w:webHidden/>
              </w:rPr>
              <w:fldChar w:fldCharType="begin"/>
            </w:r>
            <w:r w:rsidR="001F77FC">
              <w:rPr>
                <w:noProof/>
                <w:webHidden/>
              </w:rPr>
              <w:instrText xml:space="preserve"> PAGEREF _Toc530673737 \h </w:instrText>
            </w:r>
            <w:r w:rsidR="001F77FC">
              <w:rPr>
                <w:noProof/>
                <w:webHidden/>
              </w:rPr>
            </w:r>
            <w:r w:rsidR="001F77FC">
              <w:rPr>
                <w:noProof/>
                <w:webHidden/>
              </w:rPr>
              <w:fldChar w:fldCharType="separate"/>
            </w:r>
            <w:r w:rsidR="001F77FC">
              <w:rPr>
                <w:noProof/>
                <w:webHidden/>
              </w:rPr>
              <w:t>23</w:t>
            </w:r>
            <w:r w:rsidR="001F77FC">
              <w:rPr>
                <w:noProof/>
                <w:webHidden/>
              </w:rPr>
              <w:fldChar w:fldCharType="end"/>
            </w:r>
          </w:hyperlink>
        </w:p>
        <w:p w14:paraId="2E9C6CD5" w14:textId="7AA6BDDD" w:rsidR="001F77FC" w:rsidRDefault="00484CD8">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38" w:history="1">
            <w:r w:rsidR="001F77FC" w:rsidRPr="00470118">
              <w:rPr>
                <w:rStyle w:val="Hyperlink"/>
                <w:noProof/>
              </w:rPr>
              <w:t>5.3.2</w:t>
            </w:r>
            <w:r w:rsidR="001F77FC">
              <w:rPr>
                <w:rFonts w:eastAsiaTheme="minorEastAsia" w:cstheme="minorBidi"/>
                <w:noProof/>
                <w:color w:val="auto"/>
                <w:sz w:val="24"/>
                <w:szCs w:val="24"/>
                <w:lang w:val="nl-NL" w:eastAsia="nl-NL" w:bidi="ar-SA"/>
              </w:rPr>
              <w:tab/>
            </w:r>
            <w:r w:rsidR="001F77FC" w:rsidRPr="00470118">
              <w:rPr>
                <w:rStyle w:val="Hyperlink"/>
                <w:noProof/>
              </w:rPr>
              <w:t>Data stream</w:t>
            </w:r>
            <w:r w:rsidR="001F77FC">
              <w:rPr>
                <w:noProof/>
                <w:webHidden/>
              </w:rPr>
              <w:tab/>
            </w:r>
            <w:r w:rsidR="001F77FC">
              <w:rPr>
                <w:noProof/>
                <w:webHidden/>
              </w:rPr>
              <w:fldChar w:fldCharType="begin"/>
            </w:r>
            <w:r w:rsidR="001F77FC">
              <w:rPr>
                <w:noProof/>
                <w:webHidden/>
              </w:rPr>
              <w:instrText xml:space="preserve"> PAGEREF _Toc530673738 \h </w:instrText>
            </w:r>
            <w:r w:rsidR="001F77FC">
              <w:rPr>
                <w:noProof/>
                <w:webHidden/>
              </w:rPr>
            </w:r>
            <w:r w:rsidR="001F77FC">
              <w:rPr>
                <w:noProof/>
                <w:webHidden/>
              </w:rPr>
              <w:fldChar w:fldCharType="separate"/>
            </w:r>
            <w:r w:rsidR="001F77FC">
              <w:rPr>
                <w:noProof/>
                <w:webHidden/>
              </w:rPr>
              <w:t>24</w:t>
            </w:r>
            <w:r w:rsidR="001F77FC">
              <w:rPr>
                <w:noProof/>
                <w:webHidden/>
              </w:rPr>
              <w:fldChar w:fldCharType="end"/>
            </w:r>
          </w:hyperlink>
        </w:p>
        <w:p w14:paraId="4207E56B" w14:textId="5AAAC675"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9" w:history="1">
            <w:r w:rsidR="001F77FC" w:rsidRPr="00470118">
              <w:rPr>
                <w:rStyle w:val="Hyperlink"/>
                <w:noProof/>
              </w:rPr>
              <w:t>5.4</w:t>
            </w:r>
            <w:r w:rsidR="001F77FC">
              <w:rPr>
                <w:rFonts w:eastAsiaTheme="minorEastAsia" w:cstheme="minorBidi"/>
                <w:iCs w:val="0"/>
                <w:noProof/>
                <w:color w:val="auto"/>
                <w:sz w:val="24"/>
                <w:szCs w:val="24"/>
                <w:lang w:val="nl-NL" w:eastAsia="nl-NL" w:bidi="ar-SA"/>
              </w:rPr>
              <w:tab/>
            </w:r>
            <w:r w:rsidR="001F77FC" w:rsidRPr="00470118">
              <w:rPr>
                <w:rStyle w:val="Hyperlink"/>
                <w:noProof/>
              </w:rPr>
              <w:t>Activity prediction</w:t>
            </w:r>
            <w:r w:rsidR="001F77FC">
              <w:rPr>
                <w:noProof/>
                <w:webHidden/>
              </w:rPr>
              <w:tab/>
            </w:r>
            <w:r w:rsidR="001F77FC">
              <w:rPr>
                <w:noProof/>
                <w:webHidden/>
              </w:rPr>
              <w:fldChar w:fldCharType="begin"/>
            </w:r>
            <w:r w:rsidR="001F77FC">
              <w:rPr>
                <w:noProof/>
                <w:webHidden/>
              </w:rPr>
              <w:instrText xml:space="preserve"> PAGEREF _Toc530673739 \h </w:instrText>
            </w:r>
            <w:r w:rsidR="001F77FC">
              <w:rPr>
                <w:noProof/>
                <w:webHidden/>
              </w:rPr>
            </w:r>
            <w:r w:rsidR="001F77FC">
              <w:rPr>
                <w:noProof/>
                <w:webHidden/>
              </w:rPr>
              <w:fldChar w:fldCharType="separate"/>
            </w:r>
            <w:r w:rsidR="001F77FC">
              <w:rPr>
                <w:noProof/>
                <w:webHidden/>
              </w:rPr>
              <w:t>24</w:t>
            </w:r>
            <w:r w:rsidR="001F77FC">
              <w:rPr>
                <w:noProof/>
                <w:webHidden/>
              </w:rPr>
              <w:fldChar w:fldCharType="end"/>
            </w:r>
          </w:hyperlink>
        </w:p>
        <w:p w14:paraId="43F922FF" w14:textId="15D8167B" w:rsidR="001F77FC" w:rsidRDefault="00484CD8">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0" w:history="1">
            <w:r w:rsidR="001F77FC" w:rsidRPr="00470118">
              <w:rPr>
                <w:rStyle w:val="Hyperlink"/>
                <w:noProof/>
              </w:rPr>
              <w:t>5.4.1</w:t>
            </w:r>
            <w:r w:rsidR="001F77FC">
              <w:rPr>
                <w:rFonts w:eastAsiaTheme="minorEastAsia" w:cstheme="minorBidi"/>
                <w:noProof/>
                <w:color w:val="auto"/>
                <w:sz w:val="24"/>
                <w:szCs w:val="24"/>
                <w:lang w:val="nl-NL" w:eastAsia="nl-NL" w:bidi="ar-SA"/>
              </w:rPr>
              <w:tab/>
            </w:r>
            <w:r w:rsidR="001F77FC" w:rsidRPr="00470118">
              <w:rPr>
                <w:rStyle w:val="Hyperlink"/>
                <w:noProof/>
              </w:rPr>
              <w:t>Expectation Maximization</w:t>
            </w:r>
            <w:r w:rsidR="001F77FC">
              <w:rPr>
                <w:noProof/>
                <w:webHidden/>
              </w:rPr>
              <w:tab/>
            </w:r>
            <w:r w:rsidR="001F77FC">
              <w:rPr>
                <w:noProof/>
                <w:webHidden/>
              </w:rPr>
              <w:fldChar w:fldCharType="begin"/>
            </w:r>
            <w:r w:rsidR="001F77FC">
              <w:rPr>
                <w:noProof/>
                <w:webHidden/>
              </w:rPr>
              <w:instrText xml:space="preserve"> PAGEREF _Toc530673740 \h </w:instrText>
            </w:r>
            <w:r w:rsidR="001F77FC">
              <w:rPr>
                <w:noProof/>
                <w:webHidden/>
              </w:rPr>
            </w:r>
            <w:r w:rsidR="001F77FC">
              <w:rPr>
                <w:noProof/>
                <w:webHidden/>
              </w:rPr>
              <w:fldChar w:fldCharType="separate"/>
            </w:r>
            <w:r w:rsidR="001F77FC">
              <w:rPr>
                <w:noProof/>
                <w:webHidden/>
              </w:rPr>
              <w:t>24</w:t>
            </w:r>
            <w:r w:rsidR="001F77FC">
              <w:rPr>
                <w:noProof/>
                <w:webHidden/>
              </w:rPr>
              <w:fldChar w:fldCharType="end"/>
            </w:r>
          </w:hyperlink>
        </w:p>
        <w:p w14:paraId="47C06468" w14:textId="57139DFF" w:rsidR="001F77FC" w:rsidRDefault="00484CD8">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1" w:history="1">
            <w:r w:rsidR="001F77FC" w:rsidRPr="00470118">
              <w:rPr>
                <w:rStyle w:val="Hyperlink"/>
                <w:noProof/>
              </w:rPr>
              <w:t>5.4.2</w:t>
            </w:r>
            <w:r w:rsidR="001F77FC">
              <w:rPr>
                <w:rFonts w:eastAsiaTheme="minorEastAsia" w:cstheme="minorBidi"/>
                <w:noProof/>
                <w:color w:val="auto"/>
                <w:sz w:val="24"/>
                <w:szCs w:val="24"/>
                <w:lang w:val="nl-NL" w:eastAsia="nl-NL" w:bidi="ar-SA"/>
              </w:rPr>
              <w:tab/>
            </w:r>
            <w:r w:rsidR="001F77FC" w:rsidRPr="00470118">
              <w:rPr>
                <w:rStyle w:val="Hyperlink"/>
                <w:noProof/>
              </w:rPr>
              <w:t>Apriori algorithm</w:t>
            </w:r>
            <w:r w:rsidR="001F77FC">
              <w:rPr>
                <w:noProof/>
                <w:webHidden/>
              </w:rPr>
              <w:tab/>
            </w:r>
            <w:r w:rsidR="001F77FC">
              <w:rPr>
                <w:noProof/>
                <w:webHidden/>
              </w:rPr>
              <w:fldChar w:fldCharType="begin"/>
            </w:r>
            <w:r w:rsidR="001F77FC">
              <w:rPr>
                <w:noProof/>
                <w:webHidden/>
              </w:rPr>
              <w:instrText xml:space="preserve"> PAGEREF _Toc530673741 \h </w:instrText>
            </w:r>
            <w:r w:rsidR="001F77FC">
              <w:rPr>
                <w:noProof/>
                <w:webHidden/>
              </w:rPr>
            </w:r>
            <w:r w:rsidR="001F77FC">
              <w:rPr>
                <w:noProof/>
                <w:webHidden/>
              </w:rPr>
              <w:fldChar w:fldCharType="separate"/>
            </w:r>
            <w:r w:rsidR="001F77FC">
              <w:rPr>
                <w:noProof/>
                <w:webHidden/>
              </w:rPr>
              <w:t>25</w:t>
            </w:r>
            <w:r w:rsidR="001F77FC">
              <w:rPr>
                <w:noProof/>
                <w:webHidden/>
              </w:rPr>
              <w:fldChar w:fldCharType="end"/>
            </w:r>
          </w:hyperlink>
        </w:p>
        <w:p w14:paraId="3AD8C678" w14:textId="54D961E8"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42" w:history="1">
            <w:r w:rsidR="001F77FC" w:rsidRPr="00470118">
              <w:rPr>
                <w:rStyle w:val="Hyperlink"/>
                <w:noProof/>
              </w:rPr>
              <w:t>5.5</w:t>
            </w:r>
            <w:r w:rsidR="001F77FC">
              <w:rPr>
                <w:rFonts w:eastAsiaTheme="minorEastAsia" w:cstheme="minorBidi"/>
                <w:iCs w:val="0"/>
                <w:noProof/>
                <w:color w:val="auto"/>
                <w:sz w:val="24"/>
                <w:szCs w:val="24"/>
                <w:lang w:val="nl-NL" w:eastAsia="nl-NL" w:bidi="ar-SA"/>
              </w:rPr>
              <w:tab/>
            </w:r>
            <w:r w:rsidR="001F77FC" w:rsidRPr="00470118">
              <w:rPr>
                <w:rStyle w:val="Hyperlink"/>
                <w:noProof/>
              </w:rPr>
              <w:t>Value based design</w:t>
            </w:r>
            <w:r w:rsidR="001F77FC">
              <w:rPr>
                <w:noProof/>
                <w:webHidden/>
              </w:rPr>
              <w:tab/>
            </w:r>
            <w:r w:rsidR="001F77FC">
              <w:rPr>
                <w:noProof/>
                <w:webHidden/>
              </w:rPr>
              <w:fldChar w:fldCharType="begin"/>
            </w:r>
            <w:r w:rsidR="001F77FC">
              <w:rPr>
                <w:noProof/>
                <w:webHidden/>
              </w:rPr>
              <w:instrText xml:space="preserve"> PAGEREF _Toc530673742 \h </w:instrText>
            </w:r>
            <w:r w:rsidR="001F77FC">
              <w:rPr>
                <w:noProof/>
                <w:webHidden/>
              </w:rPr>
            </w:r>
            <w:r w:rsidR="001F77FC">
              <w:rPr>
                <w:noProof/>
                <w:webHidden/>
              </w:rPr>
              <w:fldChar w:fldCharType="separate"/>
            </w:r>
            <w:r w:rsidR="001F77FC">
              <w:rPr>
                <w:noProof/>
                <w:webHidden/>
              </w:rPr>
              <w:t>27</w:t>
            </w:r>
            <w:r w:rsidR="001F77FC">
              <w:rPr>
                <w:noProof/>
                <w:webHidden/>
              </w:rPr>
              <w:fldChar w:fldCharType="end"/>
            </w:r>
          </w:hyperlink>
        </w:p>
        <w:p w14:paraId="2942B785" w14:textId="192A0EB5" w:rsidR="001F77FC" w:rsidRDefault="00484CD8">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3" w:history="1">
            <w:r w:rsidR="001F77FC" w:rsidRPr="00470118">
              <w:rPr>
                <w:rStyle w:val="Hyperlink"/>
                <w:noProof/>
              </w:rPr>
              <w:t>5.5.1</w:t>
            </w:r>
            <w:r w:rsidR="001F77FC">
              <w:rPr>
                <w:rFonts w:eastAsiaTheme="minorEastAsia" w:cstheme="minorBidi"/>
                <w:noProof/>
                <w:color w:val="auto"/>
                <w:sz w:val="24"/>
                <w:szCs w:val="24"/>
                <w:lang w:val="nl-NL" w:eastAsia="nl-NL" w:bidi="ar-SA"/>
              </w:rPr>
              <w:tab/>
            </w:r>
            <w:r w:rsidR="001F77FC" w:rsidRPr="00470118">
              <w:rPr>
                <w:rStyle w:val="Hyperlink"/>
                <w:noProof/>
              </w:rPr>
              <w:t>The appropriate time</w:t>
            </w:r>
            <w:r w:rsidR="001F77FC">
              <w:rPr>
                <w:noProof/>
                <w:webHidden/>
              </w:rPr>
              <w:tab/>
            </w:r>
            <w:r w:rsidR="001F77FC">
              <w:rPr>
                <w:noProof/>
                <w:webHidden/>
              </w:rPr>
              <w:fldChar w:fldCharType="begin"/>
            </w:r>
            <w:r w:rsidR="001F77FC">
              <w:rPr>
                <w:noProof/>
                <w:webHidden/>
              </w:rPr>
              <w:instrText xml:space="preserve"> PAGEREF _Toc530673743 \h </w:instrText>
            </w:r>
            <w:r w:rsidR="001F77FC">
              <w:rPr>
                <w:noProof/>
                <w:webHidden/>
              </w:rPr>
            </w:r>
            <w:r w:rsidR="001F77FC">
              <w:rPr>
                <w:noProof/>
                <w:webHidden/>
              </w:rPr>
              <w:fldChar w:fldCharType="separate"/>
            </w:r>
            <w:r w:rsidR="001F77FC">
              <w:rPr>
                <w:noProof/>
                <w:webHidden/>
              </w:rPr>
              <w:t>27</w:t>
            </w:r>
            <w:r w:rsidR="001F77FC">
              <w:rPr>
                <w:noProof/>
                <w:webHidden/>
              </w:rPr>
              <w:fldChar w:fldCharType="end"/>
            </w:r>
          </w:hyperlink>
        </w:p>
        <w:p w14:paraId="7F873F8E" w14:textId="33EBC354" w:rsidR="001F77FC" w:rsidRDefault="00484CD8">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4" w:history="1">
            <w:r w:rsidR="001F77FC" w:rsidRPr="00470118">
              <w:rPr>
                <w:rStyle w:val="Hyperlink"/>
                <w:noProof/>
              </w:rPr>
              <w:t>5.5.2</w:t>
            </w:r>
            <w:r w:rsidR="001F77FC">
              <w:rPr>
                <w:rFonts w:eastAsiaTheme="minorEastAsia" w:cstheme="minorBidi"/>
                <w:noProof/>
                <w:color w:val="auto"/>
                <w:sz w:val="24"/>
                <w:szCs w:val="24"/>
                <w:lang w:val="nl-NL" w:eastAsia="nl-NL" w:bidi="ar-SA"/>
              </w:rPr>
              <w:tab/>
            </w:r>
            <w:r w:rsidR="001F77FC" w:rsidRPr="00470118">
              <w:rPr>
                <w:rStyle w:val="Hyperlink"/>
                <w:noProof/>
              </w:rPr>
              <w:t>Which values</w:t>
            </w:r>
            <w:r w:rsidR="001F77FC">
              <w:rPr>
                <w:noProof/>
                <w:webHidden/>
              </w:rPr>
              <w:tab/>
            </w:r>
            <w:r w:rsidR="001F77FC">
              <w:rPr>
                <w:noProof/>
                <w:webHidden/>
              </w:rPr>
              <w:fldChar w:fldCharType="begin"/>
            </w:r>
            <w:r w:rsidR="001F77FC">
              <w:rPr>
                <w:noProof/>
                <w:webHidden/>
              </w:rPr>
              <w:instrText xml:space="preserve"> PAGEREF _Toc530673744 \h </w:instrText>
            </w:r>
            <w:r w:rsidR="001F77FC">
              <w:rPr>
                <w:noProof/>
                <w:webHidden/>
              </w:rPr>
            </w:r>
            <w:r w:rsidR="001F77FC">
              <w:rPr>
                <w:noProof/>
                <w:webHidden/>
              </w:rPr>
              <w:fldChar w:fldCharType="separate"/>
            </w:r>
            <w:r w:rsidR="001F77FC">
              <w:rPr>
                <w:noProof/>
                <w:webHidden/>
              </w:rPr>
              <w:t>28</w:t>
            </w:r>
            <w:r w:rsidR="001F77FC">
              <w:rPr>
                <w:noProof/>
                <w:webHidden/>
              </w:rPr>
              <w:fldChar w:fldCharType="end"/>
            </w:r>
          </w:hyperlink>
        </w:p>
        <w:p w14:paraId="029E2D6A" w14:textId="4704346E"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45" w:history="1">
            <w:r w:rsidR="001F77FC" w:rsidRPr="00470118">
              <w:rPr>
                <w:rStyle w:val="Hyperlink"/>
                <w:noProof/>
              </w:rPr>
              <w:t>5.6</w:t>
            </w:r>
            <w:r w:rsidR="001F77FC">
              <w:rPr>
                <w:rFonts w:eastAsiaTheme="minorEastAsia" w:cstheme="minorBidi"/>
                <w:iCs w:val="0"/>
                <w:noProof/>
                <w:color w:val="auto"/>
                <w:sz w:val="24"/>
                <w:szCs w:val="24"/>
                <w:lang w:val="nl-NL" w:eastAsia="nl-NL" w:bidi="ar-SA"/>
              </w:rPr>
              <w:tab/>
            </w:r>
            <w:r w:rsidR="001F77FC" w:rsidRPr="00470118">
              <w:rPr>
                <w:rStyle w:val="Hyperlink"/>
                <w:noProof/>
              </w:rPr>
              <w:t>Statistical analysis</w:t>
            </w:r>
            <w:r w:rsidR="001F77FC">
              <w:rPr>
                <w:noProof/>
                <w:webHidden/>
              </w:rPr>
              <w:tab/>
            </w:r>
            <w:r w:rsidR="001F77FC">
              <w:rPr>
                <w:noProof/>
                <w:webHidden/>
              </w:rPr>
              <w:fldChar w:fldCharType="begin"/>
            </w:r>
            <w:r w:rsidR="001F77FC">
              <w:rPr>
                <w:noProof/>
                <w:webHidden/>
              </w:rPr>
              <w:instrText xml:space="preserve"> PAGEREF _Toc530673745 \h </w:instrText>
            </w:r>
            <w:r w:rsidR="001F77FC">
              <w:rPr>
                <w:noProof/>
                <w:webHidden/>
              </w:rPr>
            </w:r>
            <w:r w:rsidR="001F77FC">
              <w:rPr>
                <w:noProof/>
                <w:webHidden/>
              </w:rPr>
              <w:fldChar w:fldCharType="separate"/>
            </w:r>
            <w:r w:rsidR="001F77FC">
              <w:rPr>
                <w:noProof/>
                <w:webHidden/>
              </w:rPr>
              <w:t>28</w:t>
            </w:r>
            <w:r w:rsidR="001F77FC">
              <w:rPr>
                <w:noProof/>
                <w:webHidden/>
              </w:rPr>
              <w:fldChar w:fldCharType="end"/>
            </w:r>
          </w:hyperlink>
        </w:p>
        <w:p w14:paraId="0940F4AF" w14:textId="55C8945C"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46" w:history="1">
            <w:r w:rsidR="001F77FC" w:rsidRPr="00470118">
              <w:rPr>
                <w:rStyle w:val="Hyperlink"/>
                <w:noProof/>
              </w:rPr>
              <w:t>5.7</w:t>
            </w:r>
            <w:r w:rsidR="001F77FC">
              <w:rPr>
                <w:rFonts w:eastAsiaTheme="minorEastAsia" w:cstheme="minorBidi"/>
                <w:iCs w:val="0"/>
                <w:noProof/>
                <w:color w:val="auto"/>
                <w:sz w:val="24"/>
                <w:szCs w:val="24"/>
                <w:lang w:val="nl-NL" w:eastAsia="nl-NL" w:bidi="ar-SA"/>
              </w:rPr>
              <w:tab/>
            </w:r>
            <w:r w:rsidR="001F77FC" w:rsidRPr="00470118">
              <w:rPr>
                <w:rStyle w:val="Hyperlink"/>
                <w:noProof/>
              </w:rPr>
              <w:t>Concept description</w:t>
            </w:r>
            <w:r w:rsidR="001F77FC">
              <w:rPr>
                <w:noProof/>
                <w:webHidden/>
              </w:rPr>
              <w:tab/>
            </w:r>
            <w:r w:rsidR="001F77FC">
              <w:rPr>
                <w:noProof/>
                <w:webHidden/>
              </w:rPr>
              <w:fldChar w:fldCharType="begin"/>
            </w:r>
            <w:r w:rsidR="001F77FC">
              <w:rPr>
                <w:noProof/>
                <w:webHidden/>
              </w:rPr>
              <w:instrText xml:space="preserve"> PAGEREF _Toc530673746 \h </w:instrText>
            </w:r>
            <w:r w:rsidR="001F77FC">
              <w:rPr>
                <w:noProof/>
                <w:webHidden/>
              </w:rPr>
            </w:r>
            <w:r w:rsidR="001F77FC">
              <w:rPr>
                <w:noProof/>
                <w:webHidden/>
              </w:rPr>
              <w:fldChar w:fldCharType="separate"/>
            </w:r>
            <w:r w:rsidR="001F77FC">
              <w:rPr>
                <w:noProof/>
                <w:webHidden/>
              </w:rPr>
              <w:t>28</w:t>
            </w:r>
            <w:r w:rsidR="001F77FC">
              <w:rPr>
                <w:noProof/>
                <w:webHidden/>
              </w:rPr>
              <w:fldChar w:fldCharType="end"/>
            </w:r>
          </w:hyperlink>
        </w:p>
        <w:p w14:paraId="1BF78165" w14:textId="73211BFC" w:rsidR="001F77FC" w:rsidRDefault="00484CD8">
          <w:pPr>
            <w:pStyle w:val="Inhopg1"/>
            <w:tabs>
              <w:tab w:val="right" w:leader="dot" w:pos="4244"/>
            </w:tabs>
            <w:rPr>
              <w:rFonts w:eastAsiaTheme="minorEastAsia" w:cstheme="minorBidi"/>
              <w:bCs w:val="0"/>
              <w:noProof/>
              <w:color w:val="auto"/>
              <w:sz w:val="24"/>
              <w:szCs w:val="24"/>
              <w:lang w:val="nl-NL" w:eastAsia="nl-NL" w:bidi="ar-SA"/>
            </w:rPr>
          </w:pPr>
          <w:hyperlink w:anchor="_Toc530673747" w:history="1">
            <w:r w:rsidR="001F77FC" w:rsidRPr="00470118">
              <w:rPr>
                <w:rStyle w:val="Hyperlink"/>
                <w:noProof/>
              </w:rPr>
              <w:t>6</w:t>
            </w:r>
            <w:r w:rsidR="001F77FC" w:rsidRPr="00470118">
              <w:rPr>
                <w:rStyle w:val="Hyperlink"/>
                <w:b/>
                <w:noProof/>
                <w:lang w:val="nl-NL"/>
              </w:rPr>
              <w:t xml:space="preserve"> </w:t>
            </w:r>
            <w:r w:rsidR="001F77FC" w:rsidRPr="00470118">
              <w:rPr>
                <w:rStyle w:val="Hyperlink"/>
                <w:noProof/>
              </w:rPr>
              <w:t xml:space="preserve"> Implementation</w:t>
            </w:r>
            <w:r w:rsidR="001F77FC">
              <w:rPr>
                <w:noProof/>
                <w:webHidden/>
              </w:rPr>
              <w:tab/>
            </w:r>
            <w:r w:rsidR="001F77FC">
              <w:rPr>
                <w:noProof/>
                <w:webHidden/>
              </w:rPr>
              <w:fldChar w:fldCharType="begin"/>
            </w:r>
            <w:r w:rsidR="001F77FC">
              <w:rPr>
                <w:noProof/>
                <w:webHidden/>
              </w:rPr>
              <w:instrText xml:space="preserve"> PAGEREF _Toc530673747 \h </w:instrText>
            </w:r>
            <w:r w:rsidR="001F77FC">
              <w:rPr>
                <w:noProof/>
                <w:webHidden/>
              </w:rPr>
            </w:r>
            <w:r w:rsidR="001F77FC">
              <w:rPr>
                <w:noProof/>
                <w:webHidden/>
              </w:rPr>
              <w:fldChar w:fldCharType="separate"/>
            </w:r>
            <w:r w:rsidR="001F77FC">
              <w:rPr>
                <w:noProof/>
                <w:webHidden/>
              </w:rPr>
              <w:t>29</w:t>
            </w:r>
            <w:r w:rsidR="001F77FC">
              <w:rPr>
                <w:noProof/>
                <w:webHidden/>
              </w:rPr>
              <w:fldChar w:fldCharType="end"/>
            </w:r>
          </w:hyperlink>
        </w:p>
        <w:p w14:paraId="012BC36C" w14:textId="7869246D"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48" w:history="1">
            <w:r w:rsidR="001F77FC" w:rsidRPr="00470118">
              <w:rPr>
                <w:rStyle w:val="Hyperlink"/>
                <w:noProof/>
              </w:rPr>
              <w:t>6.1</w:t>
            </w:r>
            <w:r w:rsidR="001F77FC">
              <w:rPr>
                <w:rFonts w:eastAsiaTheme="minorEastAsia" w:cstheme="minorBidi"/>
                <w:iCs w:val="0"/>
                <w:noProof/>
                <w:color w:val="auto"/>
                <w:sz w:val="24"/>
                <w:szCs w:val="24"/>
                <w:lang w:val="nl-NL" w:eastAsia="nl-NL" w:bidi="ar-SA"/>
              </w:rPr>
              <w:tab/>
            </w:r>
            <w:r w:rsidR="001F77FC" w:rsidRPr="00470118">
              <w:rPr>
                <w:rStyle w:val="Hyperlink"/>
                <w:noProof/>
              </w:rPr>
              <w:t>Platform</w:t>
            </w:r>
            <w:r w:rsidR="001F77FC">
              <w:rPr>
                <w:noProof/>
                <w:webHidden/>
              </w:rPr>
              <w:tab/>
            </w:r>
            <w:r w:rsidR="001F77FC">
              <w:rPr>
                <w:noProof/>
                <w:webHidden/>
              </w:rPr>
              <w:fldChar w:fldCharType="begin"/>
            </w:r>
            <w:r w:rsidR="001F77FC">
              <w:rPr>
                <w:noProof/>
                <w:webHidden/>
              </w:rPr>
              <w:instrText xml:space="preserve"> PAGEREF _Toc530673748 \h </w:instrText>
            </w:r>
            <w:r w:rsidR="001F77FC">
              <w:rPr>
                <w:noProof/>
                <w:webHidden/>
              </w:rPr>
            </w:r>
            <w:r w:rsidR="001F77FC">
              <w:rPr>
                <w:noProof/>
                <w:webHidden/>
              </w:rPr>
              <w:fldChar w:fldCharType="separate"/>
            </w:r>
            <w:r w:rsidR="001F77FC">
              <w:rPr>
                <w:noProof/>
                <w:webHidden/>
              </w:rPr>
              <w:t>30</w:t>
            </w:r>
            <w:r w:rsidR="001F77FC">
              <w:rPr>
                <w:noProof/>
                <w:webHidden/>
              </w:rPr>
              <w:fldChar w:fldCharType="end"/>
            </w:r>
          </w:hyperlink>
        </w:p>
        <w:p w14:paraId="06F4B242" w14:textId="5C6CE6E9" w:rsidR="001F77FC" w:rsidRDefault="00484CD8">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9" w:history="1">
            <w:r w:rsidR="001F77FC" w:rsidRPr="00470118">
              <w:rPr>
                <w:rStyle w:val="Hyperlink"/>
                <w:noProof/>
              </w:rPr>
              <w:t>6.1.1</w:t>
            </w:r>
            <w:r w:rsidR="001F77FC">
              <w:rPr>
                <w:rFonts w:eastAsiaTheme="minorEastAsia" w:cstheme="minorBidi"/>
                <w:noProof/>
                <w:color w:val="auto"/>
                <w:sz w:val="24"/>
                <w:szCs w:val="24"/>
                <w:lang w:val="nl-NL" w:eastAsia="nl-NL" w:bidi="ar-SA"/>
              </w:rPr>
              <w:tab/>
            </w:r>
            <w:r w:rsidR="001F77FC" w:rsidRPr="00470118">
              <w:rPr>
                <w:rStyle w:val="Hyperlink"/>
                <w:noProof/>
              </w:rPr>
              <w:t>Internet of Things</w:t>
            </w:r>
            <w:r w:rsidR="001F77FC">
              <w:rPr>
                <w:noProof/>
                <w:webHidden/>
              </w:rPr>
              <w:tab/>
            </w:r>
            <w:r w:rsidR="001F77FC">
              <w:rPr>
                <w:noProof/>
                <w:webHidden/>
              </w:rPr>
              <w:fldChar w:fldCharType="begin"/>
            </w:r>
            <w:r w:rsidR="001F77FC">
              <w:rPr>
                <w:noProof/>
                <w:webHidden/>
              </w:rPr>
              <w:instrText xml:space="preserve"> PAGEREF _Toc530673749 \h </w:instrText>
            </w:r>
            <w:r w:rsidR="001F77FC">
              <w:rPr>
                <w:noProof/>
                <w:webHidden/>
              </w:rPr>
            </w:r>
            <w:r w:rsidR="001F77FC">
              <w:rPr>
                <w:noProof/>
                <w:webHidden/>
              </w:rPr>
              <w:fldChar w:fldCharType="separate"/>
            </w:r>
            <w:r w:rsidR="001F77FC">
              <w:rPr>
                <w:noProof/>
                <w:webHidden/>
              </w:rPr>
              <w:t>30</w:t>
            </w:r>
            <w:r w:rsidR="001F77FC">
              <w:rPr>
                <w:noProof/>
                <w:webHidden/>
              </w:rPr>
              <w:fldChar w:fldCharType="end"/>
            </w:r>
          </w:hyperlink>
        </w:p>
        <w:p w14:paraId="746749A8" w14:textId="2FE581B5" w:rsidR="001F77FC" w:rsidRDefault="00484CD8">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50" w:history="1">
            <w:r w:rsidR="001F77FC" w:rsidRPr="00470118">
              <w:rPr>
                <w:rStyle w:val="Hyperlink"/>
                <w:noProof/>
              </w:rPr>
              <w:t>6.1.2</w:t>
            </w:r>
            <w:r w:rsidR="001F77FC">
              <w:rPr>
                <w:rFonts w:eastAsiaTheme="minorEastAsia" w:cstheme="minorBidi"/>
                <w:noProof/>
                <w:color w:val="auto"/>
                <w:sz w:val="24"/>
                <w:szCs w:val="24"/>
                <w:lang w:val="nl-NL" w:eastAsia="nl-NL" w:bidi="ar-SA"/>
              </w:rPr>
              <w:tab/>
            </w:r>
            <w:r w:rsidR="001F77FC" w:rsidRPr="00470118">
              <w:rPr>
                <w:rStyle w:val="Hyperlink"/>
                <w:noProof/>
              </w:rPr>
              <w:t>Programming language</w:t>
            </w:r>
            <w:r w:rsidR="001F77FC">
              <w:rPr>
                <w:noProof/>
                <w:webHidden/>
              </w:rPr>
              <w:tab/>
            </w:r>
            <w:r w:rsidR="001F77FC">
              <w:rPr>
                <w:noProof/>
                <w:webHidden/>
              </w:rPr>
              <w:fldChar w:fldCharType="begin"/>
            </w:r>
            <w:r w:rsidR="001F77FC">
              <w:rPr>
                <w:noProof/>
                <w:webHidden/>
              </w:rPr>
              <w:instrText xml:space="preserve"> PAGEREF _Toc530673750 \h </w:instrText>
            </w:r>
            <w:r w:rsidR="001F77FC">
              <w:rPr>
                <w:noProof/>
                <w:webHidden/>
              </w:rPr>
            </w:r>
            <w:r w:rsidR="001F77FC">
              <w:rPr>
                <w:noProof/>
                <w:webHidden/>
              </w:rPr>
              <w:fldChar w:fldCharType="separate"/>
            </w:r>
            <w:r w:rsidR="001F77FC">
              <w:rPr>
                <w:noProof/>
                <w:webHidden/>
              </w:rPr>
              <w:t>30</w:t>
            </w:r>
            <w:r w:rsidR="001F77FC">
              <w:rPr>
                <w:noProof/>
                <w:webHidden/>
              </w:rPr>
              <w:fldChar w:fldCharType="end"/>
            </w:r>
          </w:hyperlink>
        </w:p>
        <w:p w14:paraId="39819E27" w14:textId="11F44357" w:rsidR="001F77FC" w:rsidRDefault="00484CD8">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51" w:history="1">
            <w:r w:rsidR="001F77FC" w:rsidRPr="00470118">
              <w:rPr>
                <w:rStyle w:val="Hyperlink"/>
                <w:noProof/>
              </w:rPr>
              <w:t>6.1.3</w:t>
            </w:r>
            <w:r w:rsidR="001F77FC">
              <w:rPr>
                <w:rFonts w:eastAsiaTheme="minorEastAsia" w:cstheme="minorBidi"/>
                <w:noProof/>
                <w:color w:val="auto"/>
                <w:sz w:val="24"/>
                <w:szCs w:val="24"/>
                <w:lang w:val="nl-NL" w:eastAsia="nl-NL" w:bidi="ar-SA"/>
              </w:rPr>
              <w:tab/>
            </w:r>
            <w:r w:rsidR="001F77FC" w:rsidRPr="00470118">
              <w:rPr>
                <w:rStyle w:val="Hyperlink"/>
                <w:noProof/>
              </w:rPr>
              <w:t>Set-up</w:t>
            </w:r>
            <w:r w:rsidR="001F77FC">
              <w:rPr>
                <w:noProof/>
                <w:webHidden/>
              </w:rPr>
              <w:tab/>
            </w:r>
            <w:r w:rsidR="001F77FC">
              <w:rPr>
                <w:noProof/>
                <w:webHidden/>
              </w:rPr>
              <w:fldChar w:fldCharType="begin"/>
            </w:r>
            <w:r w:rsidR="001F77FC">
              <w:rPr>
                <w:noProof/>
                <w:webHidden/>
              </w:rPr>
              <w:instrText xml:space="preserve"> PAGEREF _Toc530673751 \h </w:instrText>
            </w:r>
            <w:r w:rsidR="001F77FC">
              <w:rPr>
                <w:noProof/>
                <w:webHidden/>
              </w:rPr>
            </w:r>
            <w:r w:rsidR="001F77FC">
              <w:rPr>
                <w:noProof/>
                <w:webHidden/>
              </w:rPr>
              <w:fldChar w:fldCharType="separate"/>
            </w:r>
            <w:r w:rsidR="001F77FC">
              <w:rPr>
                <w:noProof/>
                <w:webHidden/>
              </w:rPr>
              <w:t>31</w:t>
            </w:r>
            <w:r w:rsidR="001F77FC">
              <w:rPr>
                <w:noProof/>
                <w:webHidden/>
              </w:rPr>
              <w:fldChar w:fldCharType="end"/>
            </w:r>
          </w:hyperlink>
        </w:p>
        <w:p w14:paraId="3C9D1C34" w14:textId="50C45C6D" w:rsidR="001F77FC" w:rsidRDefault="00484CD8">
          <w:pPr>
            <w:pStyle w:val="Inhopg1"/>
            <w:tabs>
              <w:tab w:val="right" w:leader="dot" w:pos="4244"/>
            </w:tabs>
            <w:rPr>
              <w:rFonts w:eastAsiaTheme="minorEastAsia" w:cstheme="minorBidi"/>
              <w:bCs w:val="0"/>
              <w:noProof/>
              <w:color w:val="auto"/>
              <w:sz w:val="24"/>
              <w:szCs w:val="24"/>
              <w:lang w:val="nl-NL" w:eastAsia="nl-NL" w:bidi="ar-SA"/>
            </w:rPr>
          </w:pPr>
          <w:hyperlink w:anchor="_Toc530673752" w:history="1">
            <w:r w:rsidR="001F77FC" w:rsidRPr="00470118">
              <w:rPr>
                <w:rStyle w:val="Hyperlink"/>
                <w:noProof/>
              </w:rPr>
              <w:t>7 System architecture</w:t>
            </w:r>
            <w:r w:rsidR="001F77FC">
              <w:rPr>
                <w:noProof/>
                <w:webHidden/>
              </w:rPr>
              <w:tab/>
            </w:r>
            <w:r w:rsidR="001F77FC">
              <w:rPr>
                <w:noProof/>
                <w:webHidden/>
              </w:rPr>
              <w:fldChar w:fldCharType="begin"/>
            </w:r>
            <w:r w:rsidR="001F77FC">
              <w:rPr>
                <w:noProof/>
                <w:webHidden/>
              </w:rPr>
              <w:instrText xml:space="preserve"> PAGEREF _Toc530673752 \h </w:instrText>
            </w:r>
            <w:r w:rsidR="001F77FC">
              <w:rPr>
                <w:noProof/>
                <w:webHidden/>
              </w:rPr>
            </w:r>
            <w:r w:rsidR="001F77FC">
              <w:rPr>
                <w:noProof/>
                <w:webHidden/>
              </w:rPr>
              <w:fldChar w:fldCharType="separate"/>
            </w:r>
            <w:r w:rsidR="001F77FC">
              <w:rPr>
                <w:noProof/>
                <w:webHidden/>
              </w:rPr>
              <w:t>32</w:t>
            </w:r>
            <w:r w:rsidR="001F77FC">
              <w:rPr>
                <w:noProof/>
                <w:webHidden/>
              </w:rPr>
              <w:fldChar w:fldCharType="end"/>
            </w:r>
          </w:hyperlink>
        </w:p>
        <w:p w14:paraId="724FCF27" w14:textId="7BF48F3B"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53" w:history="1">
            <w:r w:rsidR="001F77FC" w:rsidRPr="00470118">
              <w:rPr>
                <w:rStyle w:val="Hyperlink"/>
                <w:noProof/>
              </w:rPr>
              <w:t>7.1</w:t>
            </w:r>
            <w:r w:rsidR="001F77FC">
              <w:rPr>
                <w:rFonts w:eastAsiaTheme="minorEastAsia" w:cstheme="minorBidi"/>
                <w:iCs w:val="0"/>
                <w:noProof/>
                <w:color w:val="auto"/>
                <w:sz w:val="24"/>
                <w:szCs w:val="24"/>
                <w:lang w:val="nl-NL" w:eastAsia="nl-NL" w:bidi="ar-SA"/>
              </w:rPr>
              <w:tab/>
            </w:r>
            <w:r w:rsidR="001F77FC" w:rsidRPr="00470118">
              <w:rPr>
                <w:rStyle w:val="Hyperlink"/>
                <w:noProof/>
              </w:rPr>
              <w:t>Schematics</w:t>
            </w:r>
            <w:r w:rsidR="001F77FC">
              <w:rPr>
                <w:noProof/>
                <w:webHidden/>
              </w:rPr>
              <w:tab/>
            </w:r>
            <w:r w:rsidR="001F77FC">
              <w:rPr>
                <w:noProof/>
                <w:webHidden/>
              </w:rPr>
              <w:fldChar w:fldCharType="begin"/>
            </w:r>
            <w:r w:rsidR="001F77FC">
              <w:rPr>
                <w:noProof/>
                <w:webHidden/>
              </w:rPr>
              <w:instrText xml:space="preserve"> PAGEREF _Toc530673753 \h </w:instrText>
            </w:r>
            <w:r w:rsidR="001F77FC">
              <w:rPr>
                <w:noProof/>
                <w:webHidden/>
              </w:rPr>
            </w:r>
            <w:r w:rsidR="001F77FC">
              <w:rPr>
                <w:noProof/>
                <w:webHidden/>
              </w:rPr>
              <w:fldChar w:fldCharType="separate"/>
            </w:r>
            <w:r w:rsidR="001F77FC">
              <w:rPr>
                <w:noProof/>
                <w:webHidden/>
              </w:rPr>
              <w:t>32</w:t>
            </w:r>
            <w:r w:rsidR="001F77FC">
              <w:rPr>
                <w:noProof/>
                <w:webHidden/>
              </w:rPr>
              <w:fldChar w:fldCharType="end"/>
            </w:r>
          </w:hyperlink>
        </w:p>
        <w:p w14:paraId="7ACB0A51" w14:textId="2C121E21"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54" w:history="1">
            <w:r w:rsidR="001F77FC" w:rsidRPr="00470118">
              <w:rPr>
                <w:rStyle w:val="Hyperlink"/>
                <w:noProof/>
              </w:rPr>
              <w:t>7.2</w:t>
            </w:r>
            <w:r w:rsidR="001F77FC">
              <w:rPr>
                <w:rFonts w:eastAsiaTheme="minorEastAsia" w:cstheme="minorBidi"/>
                <w:iCs w:val="0"/>
                <w:noProof/>
                <w:color w:val="auto"/>
                <w:sz w:val="24"/>
                <w:szCs w:val="24"/>
                <w:lang w:val="nl-NL" w:eastAsia="nl-NL" w:bidi="ar-SA"/>
              </w:rPr>
              <w:tab/>
            </w:r>
            <w:r w:rsidR="001F77FC" w:rsidRPr="00470118">
              <w:rPr>
                <w:rStyle w:val="Hyperlink"/>
                <w:noProof/>
              </w:rPr>
              <w:t>API</w:t>
            </w:r>
            <w:r w:rsidR="001F77FC">
              <w:rPr>
                <w:noProof/>
                <w:webHidden/>
              </w:rPr>
              <w:tab/>
            </w:r>
            <w:r w:rsidR="001F77FC">
              <w:rPr>
                <w:noProof/>
                <w:webHidden/>
              </w:rPr>
              <w:fldChar w:fldCharType="begin"/>
            </w:r>
            <w:r w:rsidR="001F77FC">
              <w:rPr>
                <w:noProof/>
                <w:webHidden/>
              </w:rPr>
              <w:instrText xml:space="preserve"> PAGEREF _Toc530673754 \h </w:instrText>
            </w:r>
            <w:r w:rsidR="001F77FC">
              <w:rPr>
                <w:noProof/>
                <w:webHidden/>
              </w:rPr>
            </w:r>
            <w:r w:rsidR="001F77FC">
              <w:rPr>
                <w:noProof/>
                <w:webHidden/>
              </w:rPr>
              <w:fldChar w:fldCharType="separate"/>
            </w:r>
            <w:r w:rsidR="001F77FC">
              <w:rPr>
                <w:noProof/>
                <w:webHidden/>
              </w:rPr>
              <w:t>32</w:t>
            </w:r>
            <w:r w:rsidR="001F77FC">
              <w:rPr>
                <w:noProof/>
                <w:webHidden/>
              </w:rPr>
              <w:fldChar w:fldCharType="end"/>
            </w:r>
          </w:hyperlink>
        </w:p>
        <w:p w14:paraId="5A57CF11" w14:textId="3D527FCD" w:rsidR="001F77FC" w:rsidRDefault="00484CD8">
          <w:pPr>
            <w:pStyle w:val="Inhopg1"/>
            <w:tabs>
              <w:tab w:val="right" w:leader="dot" w:pos="4244"/>
            </w:tabs>
            <w:rPr>
              <w:rFonts w:eastAsiaTheme="minorEastAsia" w:cstheme="minorBidi"/>
              <w:bCs w:val="0"/>
              <w:noProof/>
              <w:color w:val="auto"/>
              <w:sz w:val="24"/>
              <w:szCs w:val="24"/>
              <w:lang w:val="nl-NL" w:eastAsia="nl-NL" w:bidi="ar-SA"/>
            </w:rPr>
          </w:pPr>
          <w:hyperlink w:anchor="_Toc530673755" w:history="1">
            <w:r w:rsidR="001F77FC" w:rsidRPr="00470118">
              <w:rPr>
                <w:rStyle w:val="Hyperlink"/>
                <w:noProof/>
              </w:rPr>
              <w:t>8 Experimentation</w:t>
            </w:r>
            <w:r w:rsidR="001F77FC">
              <w:rPr>
                <w:noProof/>
                <w:webHidden/>
              </w:rPr>
              <w:tab/>
            </w:r>
            <w:r w:rsidR="001F77FC">
              <w:rPr>
                <w:noProof/>
                <w:webHidden/>
              </w:rPr>
              <w:fldChar w:fldCharType="begin"/>
            </w:r>
            <w:r w:rsidR="001F77FC">
              <w:rPr>
                <w:noProof/>
                <w:webHidden/>
              </w:rPr>
              <w:instrText xml:space="preserve"> PAGEREF _Toc530673755 \h </w:instrText>
            </w:r>
            <w:r w:rsidR="001F77FC">
              <w:rPr>
                <w:noProof/>
                <w:webHidden/>
              </w:rPr>
            </w:r>
            <w:r w:rsidR="001F77FC">
              <w:rPr>
                <w:noProof/>
                <w:webHidden/>
              </w:rPr>
              <w:fldChar w:fldCharType="separate"/>
            </w:r>
            <w:r w:rsidR="001F77FC">
              <w:rPr>
                <w:noProof/>
                <w:webHidden/>
              </w:rPr>
              <w:t>33</w:t>
            </w:r>
            <w:r w:rsidR="001F77FC">
              <w:rPr>
                <w:noProof/>
                <w:webHidden/>
              </w:rPr>
              <w:fldChar w:fldCharType="end"/>
            </w:r>
          </w:hyperlink>
        </w:p>
        <w:p w14:paraId="75AFB2F0" w14:textId="315CEDB7"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56" w:history="1">
            <w:r w:rsidR="001F77FC" w:rsidRPr="00470118">
              <w:rPr>
                <w:rStyle w:val="Hyperlink"/>
                <w:noProof/>
              </w:rPr>
              <w:t>8.1</w:t>
            </w:r>
            <w:r w:rsidR="001F77FC">
              <w:rPr>
                <w:rFonts w:eastAsiaTheme="minorEastAsia" w:cstheme="minorBidi"/>
                <w:iCs w:val="0"/>
                <w:noProof/>
                <w:color w:val="auto"/>
                <w:sz w:val="24"/>
                <w:szCs w:val="24"/>
                <w:lang w:val="nl-NL" w:eastAsia="nl-NL" w:bidi="ar-SA"/>
              </w:rPr>
              <w:tab/>
            </w:r>
            <w:r w:rsidR="001F77FC" w:rsidRPr="00470118">
              <w:rPr>
                <w:rStyle w:val="Hyperlink"/>
                <w:noProof/>
              </w:rPr>
              <w:t>Testing</w:t>
            </w:r>
            <w:r w:rsidR="001F77FC">
              <w:rPr>
                <w:noProof/>
                <w:webHidden/>
              </w:rPr>
              <w:tab/>
            </w:r>
            <w:r w:rsidR="001F77FC">
              <w:rPr>
                <w:noProof/>
                <w:webHidden/>
              </w:rPr>
              <w:fldChar w:fldCharType="begin"/>
            </w:r>
            <w:r w:rsidR="001F77FC">
              <w:rPr>
                <w:noProof/>
                <w:webHidden/>
              </w:rPr>
              <w:instrText xml:space="preserve"> PAGEREF _Toc530673756 \h </w:instrText>
            </w:r>
            <w:r w:rsidR="001F77FC">
              <w:rPr>
                <w:noProof/>
                <w:webHidden/>
              </w:rPr>
            </w:r>
            <w:r w:rsidR="001F77FC">
              <w:rPr>
                <w:noProof/>
                <w:webHidden/>
              </w:rPr>
              <w:fldChar w:fldCharType="separate"/>
            </w:r>
            <w:r w:rsidR="001F77FC">
              <w:rPr>
                <w:noProof/>
                <w:webHidden/>
              </w:rPr>
              <w:t>33</w:t>
            </w:r>
            <w:r w:rsidR="001F77FC">
              <w:rPr>
                <w:noProof/>
                <w:webHidden/>
              </w:rPr>
              <w:fldChar w:fldCharType="end"/>
            </w:r>
          </w:hyperlink>
        </w:p>
        <w:p w14:paraId="70709360" w14:textId="1E5011B1"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57" w:history="1">
            <w:r w:rsidR="001F77FC" w:rsidRPr="00470118">
              <w:rPr>
                <w:rStyle w:val="Hyperlink"/>
                <w:noProof/>
              </w:rPr>
              <w:t>8.2</w:t>
            </w:r>
            <w:r w:rsidR="001F77FC">
              <w:rPr>
                <w:rFonts w:eastAsiaTheme="minorEastAsia" w:cstheme="minorBidi"/>
                <w:iCs w:val="0"/>
                <w:noProof/>
                <w:color w:val="auto"/>
                <w:sz w:val="24"/>
                <w:szCs w:val="24"/>
                <w:lang w:val="nl-NL" w:eastAsia="nl-NL" w:bidi="ar-SA"/>
              </w:rPr>
              <w:tab/>
            </w:r>
            <w:r w:rsidR="001F77FC" w:rsidRPr="00470118">
              <w:rPr>
                <w:rStyle w:val="Hyperlink"/>
                <w:noProof/>
              </w:rPr>
              <w:t>Results</w:t>
            </w:r>
            <w:r w:rsidR="001F77FC">
              <w:rPr>
                <w:noProof/>
                <w:webHidden/>
              </w:rPr>
              <w:tab/>
            </w:r>
            <w:r w:rsidR="001F77FC">
              <w:rPr>
                <w:noProof/>
                <w:webHidden/>
              </w:rPr>
              <w:fldChar w:fldCharType="begin"/>
            </w:r>
            <w:r w:rsidR="001F77FC">
              <w:rPr>
                <w:noProof/>
                <w:webHidden/>
              </w:rPr>
              <w:instrText xml:space="preserve"> PAGEREF _Toc530673757 \h </w:instrText>
            </w:r>
            <w:r w:rsidR="001F77FC">
              <w:rPr>
                <w:noProof/>
                <w:webHidden/>
              </w:rPr>
            </w:r>
            <w:r w:rsidR="001F77FC">
              <w:rPr>
                <w:noProof/>
                <w:webHidden/>
              </w:rPr>
              <w:fldChar w:fldCharType="separate"/>
            </w:r>
            <w:r w:rsidR="001F77FC">
              <w:rPr>
                <w:noProof/>
                <w:webHidden/>
              </w:rPr>
              <w:t>33</w:t>
            </w:r>
            <w:r w:rsidR="001F77FC">
              <w:rPr>
                <w:noProof/>
                <w:webHidden/>
              </w:rPr>
              <w:fldChar w:fldCharType="end"/>
            </w:r>
          </w:hyperlink>
        </w:p>
        <w:p w14:paraId="29D2C330" w14:textId="3CEE9B4C" w:rsidR="001F77FC" w:rsidRDefault="00484CD8">
          <w:pPr>
            <w:pStyle w:val="Inhopg1"/>
            <w:tabs>
              <w:tab w:val="right" w:leader="dot" w:pos="4244"/>
            </w:tabs>
            <w:rPr>
              <w:rFonts w:eastAsiaTheme="minorEastAsia" w:cstheme="minorBidi"/>
              <w:bCs w:val="0"/>
              <w:noProof/>
              <w:color w:val="auto"/>
              <w:sz w:val="24"/>
              <w:szCs w:val="24"/>
              <w:lang w:val="nl-NL" w:eastAsia="nl-NL" w:bidi="ar-SA"/>
            </w:rPr>
          </w:pPr>
          <w:hyperlink w:anchor="_Toc530673758" w:history="1">
            <w:r w:rsidR="001F77FC" w:rsidRPr="00470118">
              <w:rPr>
                <w:rStyle w:val="Hyperlink"/>
                <w:noProof/>
              </w:rPr>
              <w:t>9 Discussion</w:t>
            </w:r>
            <w:r w:rsidR="001F77FC">
              <w:rPr>
                <w:noProof/>
                <w:webHidden/>
              </w:rPr>
              <w:tab/>
            </w:r>
            <w:r w:rsidR="001F77FC">
              <w:rPr>
                <w:noProof/>
                <w:webHidden/>
              </w:rPr>
              <w:fldChar w:fldCharType="begin"/>
            </w:r>
            <w:r w:rsidR="001F77FC">
              <w:rPr>
                <w:noProof/>
                <w:webHidden/>
              </w:rPr>
              <w:instrText xml:space="preserve"> PAGEREF _Toc530673758 \h </w:instrText>
            </w:r>
            <w:r w:rsidR="001F77FC">
              <w:rPr>
                <w:noProof/>
                <w:webHidden/>
              </w:rPr>
            </w:r>
            <w:r w:rsidR="001F77FC">
              <w:rPr>
                <w:noProof/>
                <w:webHidden/>
              </w:rPr>
              <w:fldChar w:fldCharType="separate"/>
            </w:r>
            <w:r w:rsidR="001F77FC">
              <w:rPr>
                <w:noProof/>
                <w:webHidden/>
              </w:rPr>
              <w:t>34</w:t>
            </w:r>
            <w:r w:rsidR="001F77FC">
              <w:rPr>
                <w:noProof/>
                <w:webHidden/>
              </w:rPr>
              <w:fldChar w:fldCharType="end"/>
            </w:r>
          </w:hyperlink>
        </w:p>
        <w:p w14:paraId="1596BEEA" w14:textId="1E0121AA" w:rsidR="001F77FC" w:rsidRDefault="00484CD8">
          <w:pPr>
            <w:pStyle w:val="Inhopg1"/>
            <w:tabs>
              <w:tab w:val="right" w:leader="dot" w:pos="4244"/>
            </w:tabs>
            <w:rPr>
              <w:rFonts w:eastAsiaTheme="minorEastAsia" w:cstheme="minorBidi"/>
              <w:bCs w:val="0"/>
              <w:noProof/>
              <w:color w:val="auto"/>
              <w:sz w:val="24"/>
              <w:szCs w:val="24"/>
              <w:lang w:val="nl-NL" w:eastAsia="nl-NL" w:bidi="ar-SA"/>
            </w:rPr>
          </w:pPr>
          <w:hyperlink w:anchor="_Toc530673759" w:history="1">
            <w:r w:rsidR="001F77FC" w:rsidRPr="00470118">
              <w:rPr>
                <w:rStyle w:val="Hyperlink"/>
                <w:noProof/>
              </w:rPr>
              <w:t>10 References</w:t>
            </w:r>
            <w:r w:rsidR="001F77FC">
              <w:rPr>
                <w:noProof/>
                <w:webHidden/>
              </w:rPr>
              <w:tab/>
            </w:r>
            <w:r w:rsidR="001F77FC">
              <w:rPr>
                <w:noProof/>
                <w:webHidden/>
              </w:rPr>
              <w:fldChar w:fldCharType="begin"/>
            </w:r>
            <w:r w:rsidR="001F77FC">
              <w:rPr>
                <w:noProof/>
                <w:webHidden/>
              </w:rPr>
              <w:instrText xml:space="preserve"> PAGEREF _Toc530673759 \h </w:instrText>
            </w:r>
            <w:r w:rsidR="001F77FC">
              <w:rPr>
                <w:noProof/>
                <w:webHidden/>
              </w:rPr>
            </w:r>
            <w:r w:rsidR="001F77FC">
              <w:rPr>
                <w:noProof/>
                <w:webHidden/>
              </w:rPr>
              <w:fldChar w:fldCharType="separate"/>
            </w:r>
            <w:r w:rsidR="001F77FC">
              <w:rPr>
                <w:noProof/>
                <w:webHidden/>
              </w:rPr>
              <w:t>35</w:t>
            </w:r>
            <w:r w:rsidR="001F77FC">
              <w:rPr>
                <w:noProof/>
                <w:webHidden/>
              </w:rPr>
              <w:fldChar w:fldCharType="end"/>
            </w:r>
          </w:hyperlink>
        </w:p>
        <w:p w14:paraId="5326CC81" w14:textId="46D16C0F" w:rsidR="001F77FC" w:rsidRDefault="00484CD8">
          <w:pPr>
            <w:pStyle w:val="Inhopg1"/>
            <w:tabs>
              <w:tab w:val="right" w:leader="dot" w:pos="4244"/>
            </w:tabs>
            <w:rPr>
              <w:rFonts w:eastAsiaTheme="minorEastAsia" w:cstheme="minorBidi"/>
              <w:bCs w:val="0"/>
              <w:noProof/>
              <w:color w:val="auto"/>
              <w:sz w:val="24"/>
              <w:szCs w:val="24"/>
              <w:lang w:val="nl-NL" w:eastAsia="nl-NL" w:bidi="ar-SA"/>
            </w:rPr>
          </w:pPr>
          <w:hyperlink w:anchor="_Toc530673760" w:history="1">
            <w:r w:rsidR="001F77FC" w:rsidRPr="00470118">
              <w:rPr>
                <w:rStyle w:val="Hyperlink"/>
                <w:noProof/>
              </w:rPr>
              <w:t>11 Appendices</w:t>
            </w:r>
            <w:r w:rsidR="001F77FC">
              <w:rPr>
                <w:noProof/>
                <w:webHidden/>
              </w:rPr>
              <w:tab/>
            </w:r>
            <w:r w:rsidR="001F77FC">
              <w:rPr>
                <w:noProof/>
                <w:webHidden/>
              </w:rPr>
              <w:fldChar w:fldCharType="begin"/>
            </w:r>
            <w:r w:rsidR="001F77FC">
              <w:rPr>
                <w:noProof/>
                <w:webHidden/>
              </w:rPr>
              <w:instrText xml:space="preserve"> PAGEREF _Toc530673760 \h </w:instrText>
            </w:r>
            <w:r w:rsidR="001F77FC">
              <w:rPr>
                <w:noProof/>
                <w:webHidden/>
              </w:rPr>
            </w:r>
            <w:r w:rsidR="001F77FC">
              <w:rPr>
                <w:noProof/>
                <w:webHidden/>
              </w:rPr>
              <w:fldChar w:fldCharType="separate"/>
            </w:r>
            <w:r w:rsidR="001F77FC">
              <w:rPr>
                <w:noProof/>
                <w:webHidden/>
              </w:rPr>
              <w:t>40</w:t>
            </w:r>
            <w:r w:rsidR="001F77FC">
              <w:rPr>
                <w:noProof/>
                <w:webHidden/>
              </w:rPr>
              <w:fldChar w:fldCharType="end"/>
            </w:r>
          </w:hyperlink>
        </w:p>
        <w:p w14:paraId="1280653B" w14:textId="4D8FEF2D" w:rsidR="001F77FC" w:rsidRDefault="00484CD8">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61" w:history="1">
            <w:r w:rsidR="001F77FC" w:rsidRPr="00470118">
              <w:rPr>
                <w:rStyle w:val="Hyperlink"/>
                <w:noProof/>
              </w:rPr>
              <w:t>11.1</w:t>
            </w:r>
            <w:r w:rsidR="001F77FC">
              <w:rPr>
                <w:rFonts w:eastAsiaTheme="minorEastAsia" w:cstheme="minorBidi"/>
                <w:iCs w:val="0"/>
                <w:noProof/>
                <w:color w:val="auto"/>
                <w:sz w:val="24"/>
                <w:szCs w:val="24"/>
                <w:lang w:val="nl-NL" w:eastAsia="nl-NL" w:bidi="ar-SA"/>
              </w:rPr>
              <w:tab/>
            </w:r>
            <w:r w:rsidR="001F77FC" w:rsidRPr="00470118">
              <w:rPr>
                <w:rStyle w:val="Hyperlink"/>
                <w:noProof/>
              </w:rPr>
              <w:t>Unique activities in dataset</w:t>
            </w:r>
            <w:r w:rsidR="001F77FC">
              <w:rPr>
                <w:noProof/>
                <w:webHidden/>
              </w:rPr>
              <w:tab/>
            </w:r>
            <w:r w:rsidR="001F77FC">
              <w:rPr>
                <w:noProof/>
                <w:webHidden/>
              </w:rPr>
              <w:fldChar w:fldCharType="begin"/>
            </w:r>
            <w:r w:rsidR="001F77FC">
              <w:rPr>
                <w:noProof/>
                <w:webHidden/>
              </w:rPr>
              <w:instrText xml:space="preserve"> PAGEREF _Toc530673761 \h </w:instrText>
            </w:r>
            <w:r w:rsidR="001F77FC">
              <w:rPr>
                <w:noProof/>
                <w:webHidden/>
              </w:rPr>
            </w:r>
            <w:r w:rsidR="001F77FC">
              <w:rPr>
                <w:noProof/>
                <w:webHidden/>
              </w:rPr>
              <w:fldChar w:fldCharType="separate"/>
            </w:r>
            <w:r w:rsidR="001F77FC">
              <w:rPr>
                <w:noProof/>
                <w:webHidden/>
              </w:rPr>
              <w:t>40</w:t>
            </w:r>
            <w:r w:rsidR="001F77FC">
              <w:rPr>
                <w:noProof/>
                <w:webHidden/>
              </w:rPr>
              <w:fldChar w:fldCharType="end"/>
            </w:r>
          </w:hyperlink>
        </w:p>
        <w:p w14:paraId="2C918459" w14:textId="6949A71C" w:rsidR="00A20348" w:rsidRDefault="001F77FC">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B1536B">
          <w:type w:val="continuous"/>
          <w:pgSz w:w="11907" w:h="16839" w:code="9"/>
          <w:pgMar w:top="1267" w:right="1339" w:bottom="1694" w:left="1339" w:header="720" w:footer="720" w:gutter="0"/>
          <w:cols w:num="2" w:space="720"/>
          <w:docGrid w:linePitch="360"/>
        </w:sectPr>
      </w:pPr>
    </w:p>
    <w:p w14:paraId="5C06F43A" w14:textId="3638C986" w:rsidR="004C3E5E" w:rsidRDefault="00A20348" w:rsidP="00B62AC1">
      <w:pPr>
        <w:pStyle w:val="Kop1"/>
        <w:ind w:left="720"/>
      </w:pPr>
      <w:r>
        <w:br w:type="page"/>
      </w:r>
      <w:r w:rsidR="007D2BC7">
        <w:lastRenderedPageBreak/>
        <w:br/>
      </w:r>
      <w:bookmarkStart w:id="3" w:name="_Toc530673717"/>
      <w:r w:rsidR="004D13C7">
        <w:t>Introduction</w:t>
      </w:r>
      <w:bookmarkEnd w:id="3"/>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2A64C680"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24103767" w:rsidR="00E81699" w:rsidRDefault="00052A1A" w:rsidP="00E81699">
      <w:pPr>
        <w:pStyle w:val="Kop2"/>
      </w:pPr>
      <w:bookmarkStart w:id="4" w:name="_Toc530673718"/>
      <w:r>
        <w:lastRenderedPageBreak/>
        <w:t>Problem description</w:t>
      </w:r>
      <w:bookmarkEnd w:id="4"/>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77777777" w:rsidR="00913799" w:rsidRDefault="00913799" w:rsidP="00AF7A02"/>
    <w:p w14:paraId="2D33189D" w14:textId="25937C77"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p>
    <w:p w14:paraId="731A3C0B" w14:textId="7CEC65EF" w:rsidR="006100A1" w:rsidRDefault="006100A1" w:rsidP="006100A1">
      <w:pPr>
        <w:pStyle w:val="Kop1"/>
      </w:pPr>
      <w:r>
        <w:lastRenderedPageBreak/>
        <w:br/>
      </w:r>
      <w:bookmarkStart w:id="5" w:name="_Toc530673719"/>
      <w:r w:rsidR="00360165">
        <w:t>R</w:t>
      </w:r>
      <w:r>
        <w:t xml:space="preserve">elated </w:t>
      </w:r>
      <w:r w:rsidR="00360165">
        <w:t>W</w:t>
      </w:r>
      <w:r>
        <w:t>ork</w:t>
      </w:r>
      <w:bookmarkEnd w:id="5"/>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7F14BF4B" w14:textId="77777777" w:rsidR="00A86BD9" w:rsidRDefault="00A86BD9" w:rsidP="00CC3E59">
      <w:pPr>
        <w:pStyle w:val="Kop2"/>
      </w:pPr>
      <w:bookmarkStart w:id="6" w:name="_Ref529027506"/>
      <w:bookmarkStart w:id="7" w:name="_Toc530673720"/>
      <w:r>
        <w:t>Existing implementations</w:t>
      </w:r>
      <w:bookmarkEnd w:id="6"/>
      <w:bookmarkEnd w:id="7"/>
    </w:p>
    <w:p w14:paraId="0C43AA9B" w14:textId="1A38F9DC" w:rsidR="00A86BD9" w:rsidRDefault="00A86BD9" w:rsidP="00A86BD9">
      <w:r>
        <w:t xml:space="preserve">More and more apps are taking advantage of the increased use of smart devices and services in order to get a more accurate picture of the user’s ADL. The following examples are finished </w:t>
      </w:r>
    </w:p>
    <w:p w14:paraId="1AF4ABF7" w14:textId="0864CE22" w:rsidR="00A86BD9" w:rsidRPr="000E5B57" w:rsidRDefault="00A86BD9" w:rsidP="00A86BD9">
      <w:pPr>
        <w:pStyle w:val="Citaat"/>
      </w:pPr>
      <w:r w:rsidRPr="000E5B57">
        <w:t>Olisto/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7A94F13E" w:rsidR="004A2AED" w:rsidRDefault="00052A1A" w:rsidP="004A2AED">
      <w:pPr>
        <w:pStyle w:val="Kop2"/>
      </w:pPr>
      <w:bookmarkStart w:id="8" w:name="_Toc530673721"/>
      <w:r>
        <w:t>Literature study</w:t>
      </w:r>
      <w:bookmarkEnd w:id="8"/>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lastRenderedPageBreak/>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38494331" w:rsidR="00E708E3" w:rsidRDefault="00E708E3" w:rsidP="00E708E3">
      <w:pPr>
        <w:pStyle w:val="Kop1"/>
      </w:pPr>
      <w:r>
        <w:lastRenderedPageBreak/>
        <w:br/>
      </w:r>
      <w:bookmarkStart w:id="9" w:name="_Toc530673722"/>
      <w:r w:rsidR="00360165">
        <w:t>A</w:t>
      </w:r>
      <w:r>
        <w:t>pproach</w:t>
      </w:r>
      <w:bookmarkEnd w:id="9"/>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62DE23B0"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taking his medicine in time, drastically promotes his value of health.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7F0C06CD" w14:textId="35757742" w:rsidR="004A05CB" w:rsidRDefault="004A05CB" w:rsidP="004A05CB">
      <w:pPr>
        <w:pStyle w:val="Kop2"/>
      </w:pPr>
      <w:bookmarkStart w:id="10" w:name="_Ref530536840"/>
      <w:bookmarkStart w:id="11" w:name="_Toc530673723"/>
      <w:r>
        <w:t>Starting point</w:t>
      </w:r>
      <w:bookmarkEnd w:id="10"/>
      <w:bookmarkEnd w:id="11"/>
    </w:p>
    <w:p w14:paraId="766D0148" w14:textId="2367468E" w:rsidR="004A05CB" w:rsidRDefault="004A05CB" w:rsidP="004A05CB">
      <w:r>
        <w:t>Prior to being able to establish the research questions, the starting point needs to be established. This is also to limit the scope of the research since the general topic is very broad.</w:t>
      </w:r>
    </w:p>
    <w:p w14:paraId="4C0A6AB6" w14:textId="5A826A44" w:rsidR="004A05CB" w:rsidRDefault="004A05CB" w:rsidP="004A05CB">
      <w:r>
        <w:t xml:space="preserve">The area of activity recognition is a rapidly evolving one. However, the current state is that any forms of activity recognition based on raw sensor data are still very limited </w:t>
      </w:r>
      <w:r w:rsidR="000E4F83">
        <w:t xml:space="preserve">or inaccurate in general solutions. Accuracy can be improved by having location specific setups, or a severely limited number of recognized activities. Over the coming years, quality and accuracy of activity recognition is expected to increase </w:t>
      </w:r>
      <w:r w:rsidR="00D4693C">
        <w:t xml:space="preserve">thanks to, among others, the exponential rise in IoT devices in houses and public building </w:t>
      </w:r>
      <w:r w:rsidR="00D4693C">
        <w:fldChar w:fldCharType="begin"/>
      </w:r>
      <w:r w:rsidR="00D4693C">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D4693C">
        <w:fldChar w:fldCharType="separate"/>
      </w:r>
      <w:r w:rsidR="00D4693C">
        <w:rPr>
          <w:noProof/>
        </w:rPr>
        <w:t>[37]</w:t>
      </w:r>
      <w:r w:rsidR="00D4693C">
        <w:fldChar w:fldCharType="end"/>
      </w:r>
      <w:r w:rsidR="00D4693C">
        <w:t xml:space="preserve"> providing more and different data, as well as the improved sensors in and capabilities of smartphones.</w:t>
      </w:r>
    </w:p>
    <w:p w14:paraId="5833ABB6" w14:textId="732AF28F" w:rsidR="00D4693C" w:rsidRDefault="00D4693C" w:rsidP="004A05CB">
      <w:r>
        <w:t xml:space="preserve">Even partly focusing on actual activity recognition would therefore be an enormous enlargement of the scope of this thesis. As such, a choice is made to </w:t>
      </w:r>
      <w:r w:rsidR="00E26166">
        <w:t xml:space="preserve">either </w:t>
      </w:r>
      <w:r>
        <w:t>use existing datasets which already contain information about a user’s ADL</w:t>
      </w:r>
      <w:r w:rsidR="00E26166">
        <w:t>, or to make use of existing implementations that have proven to correctly provide streaming data about a user’s ADL. However, no focus should be put on actually analyzing the sensor data.</w:t>
      </w:r>
    </w:p>
    <w:p w14:paraId="3AFC5C83" w14:textId="7E75DE6F" w:rsidR="00E708E3" w:rsidRDefault="00E708E3" w:rsidP="00E708E3">
      <w:pPr>
        <w:pStyle w:val="Kop2"/>
      </w:pPr>
      <w:bookmarkStart w:id="12" w:name="_Toc530673724"/>
      <w:r>
        <w:lastRenderedPageBreak/>
        <w:t>Research questions</w:t>
      </w:r>
      <w:bookmarkEnd w:id="12"/>
    </w:p>
    <w:p w14:paraId="75701578" w14:textId="110A272C" w:rsidR="00E708E3" w:rsidRDefault="00E708E3" w:rsidP="00E708E3">
      <w:r>
        <w:t xml:space="preserve">Combining the previous matters and </w:t>
      </w:r>
      <w:r w:rsidR="00C3366C">
        <w:t>assumptions</w:t>
      </w:r>
      <w:r>
        <w:t>,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3C8C5CD8" w14:textId="45852FDE" w:rsidR="00E708E3" w:rsidRDefault="00E708E3" w:rsidP="00E708E3">
      <w:r>
        <w:t>The expected outcome of this question is a model which provides timed feedback based on the user’s ADL and value input.</w:t>
      </w:r>
      <w:r w:rsidR="00C3366C">
        <w:t xml:space="preserve"> </w:t>
      </w:r>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bookmarkStart w:id="13" w:name="_Toc530673725"/>
      <w:r>
        <w:lastRenderedPageBreak/>
        <w:t>Roadmap</w:t>
      </w:r>
      <w:bookmarkEnd w:id="13"/>
    </w:p>
    <w:p w14:paraId="61A298A8" w14:textId="65ED1BBB" w:rsidR="007B4307" w:rsidRDefault="009B7AC7" w:rsidP="007B4307">
      <w:pPr>
        <w:pStyle w:val="Kop4"/>
      </w:pPr>
      <w:r>
        <w:t>Requirement analysis</w:t>
      </w:r>
    </w:p>
    <w:p w14:paraId="7D51BFD5" w14:textId="374B0A29" w:rsidR="007B4307" w:rsidRDefault="007B4307" w:rsidP="007B4307">
      <w:r>
        <w:t xml:space="preserve">An extension of the preliminary research, </w:t>
      </w:r>
      <w:r w:rsidR="009B7AC7">
        <w:t>the research questions are translated into requirements. This focuses</w:t>
      </w:r>
      <w:r w:rsidR="005C40CB">
        <w:t xml:space="preserve"> on </w:t>
      </w:r>
      <w:r w:rsidR="009B7AC7">
        <w:t xml:space="preserve">analyzing </w:t>
      </w:r>
      <w:r w:rsidR="005C40CB">
        <w:t xml:space="preserve">papers </w:t>
      </w:r>
      <w:r w:rsidR="009B7AC7">
        <w:t xml:space="preserve">and implementations </w:t>
      </w:r>
      <w:r w:rsidR="005C40CB">
        <w:t>related to answering the research questions</w:t>
      </w:r>
      <w:r>
        <w:t xml:space="preserve">. </w:t>
      </w:r>
      <w:r w:rsidR="005C40CB">
        <w:t xml:space="preserve">Specifically, this revolves around analyzing and comparing past papers and reports to see possible ways of doing activity prediction, analyzing user goals and values, and ultimately combining them. All concepts should be compared </w:t>
      </w:r>
      <w:r w:rsidR="009B7AC7">
        <w:t xml:space="preserve">on these previously established requirements in order </w:t>
      </w:r>
      <w:r w:rsidR="005C40CB">
        <w:t xml:space="preserve">to quickly </w:t>
      </w:r>
      <w:r w:rsidR="009B7AC7">
        <w:t>identify</w:t>
      </w:r>
      <w:r w:rsidR="005C40CB">
        <w:t xml:space="preserve"> the most valuable papers.</w:t>
      </w:r>
    </w:p>
    <w:p w14:paraId="7B862CD0" w14:textId="4658DF33" w:rsidR="005C40CB" w:rsidRDefault="005C40CB" w:rsidP="005C40CB">
      <w:pPr>
        <w:pStyle w:val="Kop4"/>
      </w:pPr>
      <w:r>
        <w:t>Concept design</w:t>
      </w:r>
      <w:r w:rsidR="00D835BF">
        <w:t xml:space="preserve">, </w:t>
      </w:r>
      <w:r w:rsidR="0047568E">
        <w:t>architecture</w:t>
      </w:r>
      <w:r w:rsidR="00D835BF">
        <w:t xml:space="preserve"> &amp; </w:t>
      </w:r>
      <w:r w:rsidR="0047568E">
        <w:t>implementation</w:t>
      </w:r>
    </w:p>
    <w:p w14:paraId="657223F1" w14:textId="12D518DE" w:rsidR="005C40CB" w:rsidRDefault="005C40CB" w:rsidP="005C40CB">
      <w:r>
        <w:t xml:space="preserve">Based on the findings of the </w:t>
      </w:r>
      <w:r w:rsidR="0047568E">
        <w:t>requirement</w:t>
      </w:r>
      <w:r>
        <w:t xml:space="preserve">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27828ECA" w:rsidR="00360165" w:rsidRDefault="00260181" w:rsidP="00360165">
      <w:pPr>
        <w:pStyle w:val="Kop4"/>
      </w:pPr>
      <w:r>
        <w:t>Experimentation</w:t>
      </w:r>
      <w:r w:rsidR="00430B99">
        <w:t xml:space="preserve"> and </w:t>
      </w:r>
      <w:r w:rsidR="00842C05">
        <w:t>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77777777" w:rsidR="00430B99" w:rsidRDefault="00430B99" w:rsidP="00360165"/>
    <w:p w14:paraId="794EBC17" w14:textId="77777777" w:rsidR="00360165" w:rsidRDefault="00360165" w:rsidP="005C40CB"/>
    <w:p w14:paraId="04BAD682" w14:textId="77777777" w:rsidR="009D4051" w:rsidRDefault="009D4051">
      <w:pPr>
        <w:jc w:val="left"/>
      </w:pPr>
      <w:r>
        <w:br w:type="page"/>
      </w:r>
    </w:p>
    <w:p w14:paraId="5FCCF147" w14:textId="6D9F1C3F" w:rsidR="009D4051" w:rsidRDefault="009D4051" w:rsidP="009D4051">
      <w:pPr>
        <w:pStyle w:val="Kop1"/>
      </w:pPr>
      <w:r>
        <w:lastRenderedPageBreak/>
        <w:br/>
      </w:r>
      <w:bookmarkStart w:id="14" w:name="_Toc530673726"/>
      <w:r w:rsidR="009B7AC7">
        <w:t>Requirement analysis</w:t>
      </w:r>
      <w:bookmarkEnd w:id="14"/>
    </w:p>
    <w:p w14:paraId="5A0F49DC" w14:textId="27CA4897" w:rsidR="009D4051" w:rsidRDefault="00430B99" w:rsidP="009D4051">
      <w:r>
        <w:t xml:space="preserve">Within </w:t>
      </w:r>
      <w:r w:rsidR="009B7AC7">
        <w:t xml:space="preserve">this chapter, </w:t>
      </w:r>
      <w:r>
        <w:t xml:space="preserve">we aim to answer the first </w:t>
      </w:r>
      <w:r w:rsidR="00AC161B">
        <w:t>four</w:t>
      </w:r>
      <w:r>
        <w:t xml:space="preserve"> research sub-questions</w:t>
      </w:r>
      <w:r w:rsidR="0086574A">
        <w:t xml:space="preserve"> and arrive at a basic idea of how to design an initial concept</w:t>
      </w:r>
      <w:r>
        <w:t xml:space="preserve">. </w:t>
      </w:r>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w:t>
      </w:r>
      <w:r w:rsidR="00AC161B">
        <w:t xml:space="preserve">First, </w:t>
      </w:r>
      <w:r w:rsidR="00643B3E">
        <w:t xml:space="preserve">all existing concepts will be compared according to a number of ideal requirements. Furthermore, the feasibility of all papers 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15" w:name="_Ref529029163"/>
      <w:bookmarkStart w:id="16" w:name="_Toc530673727"/>
      <w:r>
        <w:t>Model requirements</w:t>
      </w:r>
      <w:bookmarkEnd w:id="15"/>
      <w:bookmarkEnd w:id="16"/>
    </w:p>
    <w:p w14:paraId="2A560772" w14:textId="2EFE9D1B" w:rsidR="00A34302" w:rsidRDefault="00445670" w:rsidP="00A34302">
      <w:r>
        <w:t xml:space="preserve">Ideally, a model should notify at precisely the right tim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r>
        <w:t xml:space="preserve">Secondly, </w:t>
      </w:r>
      <w:r w:rsidR="00D55DFB">
        <w:t>the model should incorporate user and environment values as much as possibl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e desire a more generalized solution rather than one mostly conceived at design tim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lastRenderedPageBreak/>
        <w:t>Does this need an example?</w:t>
      </w:r>
    </w:p>
    <w:p w14:paraId="5FF3239D" w14:textId="3B7F2C76" w:rsidR="00A34302" w:rsidRDefault="00B1536B" w:rsidP="00A34302">
      <w:pPr>
        <w:pStyle w:val="Kop2"/>
      </w:pPr>
      <w:bookmarkStart w:id="17" w:name="_Toc530673728"/>
      <w:r>
        <w:t>Existing implementations</w:t>
      </w:r>
      <w:bookmarkEnd w:id="17"/>
    </w:p>
    <w:p w14:paraId="18D98276" w14:textId="2E85E18B" w:rsidR="009B436C" w:rsidRDefault="009B436C" w:rsidP="009B436C">
      <w:r>
        <w:t xml:space="preserve">In this section, the concepts previously mentioned in </w:t>
      </w:r>
      <w:r w:rsidR="00902BEC">
        <w:t xml:space="preserve">sections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612A5AB3" w14:textId="0C8657AB" w:rsidR="0067619E" w:rsidRPr="0067619E" w:rsidRDefault="0067619E" w:rsidP="009B436C">
      <w:pPr>
        <w:rPr>
          <w:b/>
          <w:lang w:val="nl-NL"/>
        </w:rPr>
      </w:pPr>
      <w:r w:rsidRPr="0067619E">
        <w:rPr>
          <w:b/>
          <w:lang w:val="nl-NL"/>
        </w:rPr>
        <w:t>Deze het liefste allemaal in kolommetjes</w:t>
      </w:r>
    </w:p>
    <w:p w14:paraId="20D804D2" w14:textId="7B5D0948" w:rsidR="000F159E" w:rsidRPr="001C6BDE" w:rsidRDefault="000F159E" w:rsidP="009B436C">
      <w:pPr>
        <w:pStyle w:val="Kop4"/>
        <w:rPr>
          <w:lang w:val="nl-NL"/>
        </w:rPr>
      </w:pPr>
      <w:r w:rsidRPr="001C6BDE">
        <w:rPr>
          <w:lang w:val="nl-NL"/>
        </w:rPr>
        <w:t xml:space="preserve">AHCS/TAFETA </w:t>
      </w:r>
      <w:r>
        <w:fldChar w:fldCharType="begin"/>
      </w:r>
      <w:r w:rsidRPr="001C6BDE">
        <w:rPr>
          <w:lang w:val="nl-NL"/>
        </w:rP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Pr="001C6BDE">
        <w:rPr>
          <w:noProof/>
          <w:lang w:val="nl-NL"/>
        </w:rPr>
        <w:t>[24]</w:t>
      </w:r>
      <w:r>
        <w:fldChar w:fldCharType="end"/>
      </w:r>
      <w:r w:rsidRPr="001C6BDE">
        <w:rPr>
          <w:lang w:val="nl-NL"/>
        </w:rPr>
        <w:t xml:space="preserve">, </w:t>
      </w:r>
      <w:r>
        <w:fldChar w:fldCharType="begin"/>
      </w:r>
      <w:r w:rsidRPr="001C6BDE">
        <w:rPr>
          <w:lang w:val="nl-NL"/>
        </w:rP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Pr="001C6BDE">
        <w:rPr>
          <w:noProof/>
          <w:lang w:val="nl-NL"/>
        </w:rPr>
        <w:t>[4]</w:t>
      </w:r>
      <w:r>
        <w:fldChar w:fldCharType="end"/>
      </w:r>
      <w:r w:rsidRPr="001C6BDE">
        <w:rPr>
          <w:lang w:val="nl-NL"/>
        </w:rPr>
        <w:t>:</w:t>
      </w:r>
    </w:p>
    <w:p w14:paraId="1A3DBE90" w14:textId="4CEF3C5A" w:rsidR="000F159E" w:rsidRDefault="000F159E" w:rsidP="00B1536B">
      <w:r w:rsidRPr="001C6BDE">
        <w:rPr>
          <w:lang w:val="nl-NL"/>
        </w:rPr>
        <w:t xml:space="preserve">These </w:t>
      </w:r>
      <w:proofErr w:type="spellStart"/>
      <w:r w:rsidRPr="001C6BDE">
        <w:rPr>
          <w:lang w:val="nl-NL"/>
        </w:rPr>
        <w:t>concepts</w:t>
      </w:r>
      <w:proofErr w:type="spellEnd"/>
      <w:r w:rsidRPr="001C6BDE">
        <w:rPr>
          <w:lang w:val="nl-NL"/>
        </w:rPr>
        <w:t xml:space="preserve"> </w:t>
      </w:r>
      <w:proofErr w:type="spellStart"/>
      <w:r w:rsidRPr="001C6BDE">
        <w:rPr>
          <w:lang w:val="nl-NL"/>
        </w:rPr>
        <w:t>attempt</w:t>
      </w:r>
      <w:proofErr w:type="spellEnd"/>
      <w:r w:rsidRPr="001C6BDE">
        <w:rPr>
          <w:lang w:val="nl-NL"/>
        </w:rPr>
        <w:t xml:space="preserve"> </w:t>
      </w:r>
      <w:proofErr w:type="spellStart"/>
      <w:r w:rsidRPr="001C6BDE">
        <w:rPr>
          <w:lang w:val="nl-NL"/>
        </w:rPr>
        <w:t>to</w:t>
      </w:r>
      <w:proofErr w:type="spellEnd"/>
      <w:r w:rsidRPr="001C6BDE">
        <w:rPr>
          <w:lang w:val="nl-NL"/>
        </w:rPr>
        <w:t xml:space="preserve"> design a context-</w:t>
      </w:r>
      <w:proofErr w:type="spellStart"/>
      <w:r w:rsidRPr="001C6BDE">
        <w:rPr>
          <w:lang w:val="nl-NL"/>
        </w:rPr>
        <w:t>aware</w:t>
      </w:r>
      <w:proofErr w:type="spellEnd"/>
      <w:r w:rsidRPr="001C6BDE">
        <w:rPr>
          <w:lang w:val="nl-NL"/>
        </w:rPr>
        <w:t xml:space="preserve"> </w:t>
      </w:r>
      <w:proofErr w:type="spellStart"/>
      <w:r w:rsidRPr="001C6BDE">
        <w:rPr>
          <w:lang w:val="nl-NL"/>
        </w:rPr>
        <w:t>application</w:t>
      </w:r>
      <w:proofErr w:type="spellEnd"/>
      <w:r w:rsidRPr="001C6BDE">
        <w:rPr>
          <w:lang w:val="nl-NL"/>
        </w:rPr>
        <w:t xml:space="preserve"> </w:t>
      </w:r>
      <w:proofErr w:type="spellStart"/>
      <w:r w:rsidRPr="001C6BDE">
        <w:rPr>
          <w:lang w:val="nl-NL"/>
        </w:rPr>
        <w:t>which</w:t>
      </w:r>
      <w:proofErr w:type="spellEnd"/>
      <w:r w:rsidRPr="001C6BDE">
        <w:rPr>
          <w:lang w:val="nl-NL"/>
        </w:rPr>
        <w:t xml:space="preserve"> analyses data </w:t>
      </w:r>
      <w:proofErr w:type="spellStart"/>
      <w:r w:rsidRPr="001C6BDE">
        <w:rPr>
          <w:lang w:val="nl-NL"/>
        </w:rPr>
        <w:t>from</w:t>
      </w:r>
      <w:proofErr w:type="spellEnd"/>
      <w:r w:rsidRPr="001C6BDE">
        <w:rPr>
          <w:lang w:val="nl-NL"/>
        </w:rPr>
        <w:t xml:space="preserve"> </w:t>
      </w:r>
      <w:proofErr w:type="spellStart"/>
      <w:r w:rsidRPr="001C6BDE">
        <w:rPr>
          <w:lang w:val="nl-NL"/>
        </w:rPr>
        <w:t>various</w:t>
      </w:r>
      <w:proofErr w:type="spellEnd"/>
      <w:r w:rsidRPr="001C6BDE">
        <w:rPr>
          <w:lang w:val="nl-NL"/>
        </w:rPr>
        <w:t xml:space="preserve"> sensors </w:t>
      </w:r>
      <w:proofErr w:type="spellStart"/>
      <w:r w:rsidRPr="001C6BDE">
        <w:rPr>
          <w:lang w:val="nl-NL"/>
        </w:rPr>
        <w:t>within</w:t>
      </w:r>
      <w:proofErr w:type="spellEnd"/>
      <w:r w:rsidRPr="001C6BDE">
        <w:rPr>
          <w:lang w:val="nl-NL"/>
        </w:rPr>
        <w:t xml:space="preserve"> </w:t>
      </w:r>
      <w:proofErr w:type="spellStart"/>
      <w:r w:rsidRPr="001C6BDE">
        <w:rPr>
          <w:lang w:val="nl-NL"/>
        </w:rPr>
        <w:t>the</w:t>
      </w:r>
      <w:proofErr w:type="spellEnd"/>
      <w:r w:rsidRPr="001C6BDE">
        <w:rPr>
          <w:lang w:val="nl-NL"/>
        </w:rPr>
        <w:t xml:space="preserve"> </w:t>
      </w:r>
      <w:proofErr w:type="spellStart"/>
      <w:r w:rsidRPr="001C6BDE">
        <w:rPr>
          <w:lang w:val="nl-NL"/>
        </w:rPr>
        <w:t>user’s</w:t>
      </w:r>
      <w:proofErr w:type="spellEnd"/>
      <w:r w:rsidRPr="001C6BDE">
        <w:rPr>
          <w:lang w:val="nl-NL"/>
        </w:rPr>
        <w:t xml:space="preserve"> house. </w:t>
      </w:r>
      <w:r w:rsidRPr="0044515F">
        <w:t xml:space="preserve">AHCS makes use of the </w:t>
      </w:r>
      <w:proofErr w:type="spellStart"/>
      <w:r w:rsidRPr="0044515F">
        <w:t>CASanDRA</w:t>
      </w:r>
      <w:proofErr w:type="spellEnd"/>
      <w:r w:rsidRPr="0044515F">
        <w:t xml:space="preserve"> framework </w:t>
      </w:r>
      <w:r>
        <w:fldChar w:fldCharType="begin"/>
      </w:r>
      <w:r w:rsidR="00D4693C" w:rsidRPr="0044515F">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w:instrText>
      </w:r>
      <w:r w:rsidR="00D4693C">
        <w:instrText xml:space="preserv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77777777" w:rsidR="000F159E" w:rsidRDefault="000F159E" w:rsidP="00B1536B">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lastRenderedPageBreak/>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18" w:name="OLE_LINK1"/>
      <w:bookmarkStart w:id="19"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18"/>
      <w:bookmarkEnd w:id="19"/>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2A1B1E20" w:rsidR="000F159E" w:rsidRDefault="000F159E" w:rsidP="009B436C">
      <w:pPr>
        <w:pStyle w:val="Kop4"/>
      </w:pPr>
      <w:proofErr w:type="spellStart"/>
      <w:r>
        <w:t>MagHive</w:t>
      </w:r>
      <w:proofErr w:type="spellEnd"/>
      <w:r>
        <w:t xml:space="preserve"> </w:t>
      </w:r>
      <w:r>
        <w:fldChar w:fldCharType="begin"/>
      </w:r>
      <w:r w:rsidR="00D4693C">
        <w:instrText xml:space="preserve"> ADDIN ZOTERO_ITEM CSL_CITATION {"citationID":"fowTUt1E","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D4693C">
        <w:rPr>
          <w:noProof/>
        </w:rPr>
        <w:t>[39]</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727F370" w:rsidR="000F159E" w:rsidRPr="009C694A" w:rsidRDefault="000F159E" w:rsidP="009B436C">
      <w:pPr>
        <w:pStyle w:val="Kop4"/>
      </w:pPr>
      <w:r w:rsidRPr="009C694A">
        <w:t xml:space="preserve">MLCARS </w:t>
      </w:r>
      <w:r w:rsidRPr="009C694A">
        <w:fldChar w:fldCharType="begin"/>
      </w:r>
      <w:r w:rsidR="00D4693C">
        <w:instrText xml:space="preserve"> ADDIN ZOTERO_ITEM CSL_CITATION {"citationID":"W6TeERti","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D4693C">
        <w:t>[40]</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t>Special properties:</w:t>
      </w:r>
    </w:p>
    <w:p w14:paraId="5FECACF8" w14:textId="77777777" w:rsidR="000F159E" w:rsidRDefault="000F159E" w:rsidP="00B1536B">
      <w:pPr>
        <w:pStyle w:val="Lijstalinea"/>
        <w:numPr>
          <w:ilvl w:val="0"/>
          <w:numId w:val="31"/>
        </w:numPr>
        <w:spacing w:after="0" w:line="240" w:lineRule="auto"/>
        <w:jc w:val="left"/>
      </w:pPr>
      <w:r>
        <w:lastRenderedPageBreak/>
        <w:t>Activity clustering</w:t>
      </w:r>
    </w:p>
    <w:p w14:paraId="15B47F90" w14:textId="77777777" w:rsidR="000F159E" w:rsidRDefault="000F159E" w:rsidP="00B1536B">
      <w:pPr>
        <w:pStyle w:val="Lijstalinea"/>
        <w:numPr>
          <w:ilvl w:val="0"/>
          <w:numId w:val="31"/>
        </w:numPr>
        <w:spacing w:after="0" w:line="240" w:lineRule="auto"/>
        <w:jc w:val="left"/>
      </w:pPr>
      <w:r>
        <w:t>Prediction of next activity without machine learning</w:t>
      </w:r>
    </w:p>
    <w:p w14:paraId="488E6624" w14:textId="6F72AFFE" w:rsidR="000F159E" w:rsidRDefault="000F159E" w:rsidP="009B436C">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D4693C">
        <w:rPr>
          <w:rFonts w:cstheme="majorHAnsi"/>
        </w:rPr>
        <w:instrText xml:space="preserve"> ADDIN ZOTERO_ITEM CSL_CITATION {"citationID":"lkmjgdME","properties":{"formattedCitation":"[9], [10], [31], [41]","plainCitation":"[9], [10], [31],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D4693C">
        <w:rPr>
          <w:rFonts w:cstheme="majorHAnsi"/>
        </w:rPr>
        <w:t>[9], [10], [31], [41]</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46CF157F" w:rsidR="000F159E" w:rsidRDefault="000F159E" w:rsidP="000F159E">
      <w:pPr>
        <w:pStyle w:val="Kop4"/>
      </w:pPr>
      <w:r>
        <w:t xml:space="preserve">Decision maker </w:t>
      </w:r>
      <w:r>
        <w:fldChar w:fldCharType="begin"/>
      </w:r>
      <w:r w:rsidR="00D4693C">
        <w:instrText xml:space="preserve"> ADDIN ZOTERO_ITEM CSL_CITATION {"citationID":"Bknkja1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w:t>
      </w:r>
    </w:p>
    <w:p w14:paraId="35FE1845" w14:textId="77777777" w:rsidR="000F159E" w:rsidRPr="00B57858" w:rsidRDefault="000F159E" w:rsidP="000F159E">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lastRenderedPageBreak/>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54E977B" w:rsidR="000F159E" w:rsidRDefault="000F159E" w:rsidP="000F159E">
      <w:pPr>
        <w:pStyle w:val="Kop4"/>
      </w:pPr>
      <w:r>
        <w:t xml:space="preserve">Long term evaluation of smart homes </w:t>
      </w:r>
      <w:r>
        <w:fldChar w:fldCharType="begin"/>
      </w:r>
      <w:r w:rsidR="00D4693C">
        <w:instrText xml:space="preserve"> ADDIN ZOTERO_ITEM CSL_CITATION {"citationID":"lv6LSF0C","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D4693C">
        <w:rPr>
          <w:noProof/>
        </w:rPr>
        <w:t>[43]</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lastRenderedPageBreak/>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27220C83" w:rsidR="000F159E" w:rsidRDefault="000F159E" w:rsidP="009B436C">
      <w:pPr>
        <w:pStyle w:val="Kop4"/>
      </w:pPr>
      <w:r w:rsidRPr="00A02ADB">
        <w:t>What should I do</w:t>
      </w:r>
      <w:r>
        <w:t>/Action Hierarchies</w:t>
      </w:r>
      <w:r w:rsidRPr="00A02ADB">
        <w:t xml:space="preserve"> </w:t>
      </w:r>
      <w:r>
        <w:fldChar w:fldCharType="begin"/>
      </w:r>
      <w:r w:rsidR="00D4693C">
        <w:instrText xml:space="preserve"> ADDIN ZOTERO_ITEM CSL_CITATION {"citationID":"Wwhip04V","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rPr>
        <w:instrText>∗</w:instrText>
      </w:r>
      <w:r w:rsidR="00D4693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D4693C">
        <w:rPr>
          <w:noProof/>
        </w:rPr>
        <w:t>[27], [44]</w:t>
      </w:r>
      <w:r>
        <w:fldChar w:fldCharType="end"/>
      </w:r>
      <w:r>
        <w:t>:</w:t>
      </w:r>
    </w:p>
    <w:p w14:paraId="74A1D4ED" w14:textId="45DB8AB2" w:rsidR="000F159E" w:rsidRDefault="000F159E" w:rsidP="00B1536B">
      <w:r>
        <w:t>These two papers, while again not a directly related to reminders, do portray several underlaying concepts. The first paper presents a framework which represents hierarchical relationships among actions</w:t>
      </w:r>
      <w:r w:rsidR="00EF3CF5">
        <w:t xml:space="preserve"> and how values are related to actions</w:t>
      </w:r>
      <w:r>
        <w:t>.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82C187A"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EB40564" w14:textId="0668B805" w:rsidR="001B040C" w:rsidRDefault="001B040C" w:rsidP="00B1536B">
      <w:pPr>
        <w:pStyle w:val="Lijstalinea"/>
        <w:numPr>
          <w:ilvl w:val="0"/>
          <w:numId w:val="31"/>
        </w:numPr>
        <w:spacing w:after="0" w:line="240" w:lineRule="auto"/>
        <w:jc w:val="left"/>
      </w:pPr>
      <w:r>
        <w:t xml:space="preserve">Actions </w:t>
      </w:r>
      <w:r>
        <w:sym w:font="Symbol" w:char="F0AE"/>
      </w:r>
      <w:r>
        <w:t xml:space="preserve"> Value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55FA497B" w14:textId="38A04962" w:rsidR="000F159E" w:rsidRDefault="000F159E" w:rsidP="000F159E">
      <w:pPr>
        <w:pStyle w:val="Lijstalinea"/>
        <w:numPr>
          <w:ilvl w:val="0"/>
          <w:numId w:val="31"/>
        </w:numPr>
        <w:spacing w:after="0" w:line="240" w:lineRule="auto"/>
        <w:jc w:val="left"/>
      </w:pPr>
      <w:r>
        <w:t>Action hierarchy</w:t>
      </w:r>
    </w:p>
    <w:p w14:paraId="5B772317" w14:textId="77777777" w:rsidR="000F159E" w:rsidRDefault="000F159E" w:rsidP="000F159E">
      <w:pPr>
        <w:pStyle w:val="Kop2"/>
      </w:pPr>
      <w:bookmarkStart w:id="20" w:name="_Toc530673729"/>
      <w:r>
        <w:t>Comparison</w:t>
      </w:r>
      <w:bookmarkEnd w:id="20"/>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proofErr w:type="spellStart"/>
            <w:r>
              <w:rPr>
                <w:b w:val="0"/>
                <w:sz w:val="21"/>
              </w:rPr>
              <w:t>CogKnow</w:t>
            </w:r>
            <w:proofErr w:type="spellEnd"/>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proofErr w:type="spellStart"/>
            <w:r>
              <w:rPr>
                <w:b w:val="0"/>
                <w:sz w:val="21"/>
              </w:rPr>
              <w:t>CybreMinder</w:t>
            </w:r>
            <w:proofErr w:type="spellEnd"/>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59C9B3CC" w:rsidR="000F159E" w:rsidRDefault="000F159E" w:rsidP="00D63E3E">
            <w:pPr>
              <w:rPr>
                <w:sz w:val="21"/>
              </w:rPr>
            </w:pPr>
            <w:r>
              <w:rPr>
                <w:sz w:val="21"/>
              </w:rPr>
              <w:fldChar w:fldCharType="begin"/>
            </w:r>
            <w:r w:rsidR="00D4693C">
              <w:rPr>
                <w:sz w:val="21"/>
              </w:rPr>
              <w:instrText xml:space="preserve"> ADDIN ZOTERO_ITEM CSL_CITATION {"citationID":"5hbbE6wM","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D4693C">
              <w:rPr>
                <w:noProof/>
                <w:sz w:val="21"/>
              </w:rPr>
              <w:t>[41]</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proofErr w:type="spellStart"/>
            <w:r>
              <w:rPr>
                <w:b w:val="0"/>
                <w:sz w:val="21"/>
              </w:rPr>
              <w:t>MagHive</w:t>
            </w:r>
            <w:proofErr w:type="spellEnd"/>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5A935BEE" w:rsidR="000F159E" w:rsidRDefault="000F159E" w:rsidP="00D63E3E">
            <w:pPr>
              <w:rPr>
                <w:sz w:val="21"/>
              </w:rPr>
            </w:pPr>
            <w:r>
              <w:rPr>
                <w:sz w:val="21"/>
              </w:rPr>
              <w:fldChar w:fldCharType="begin"/>
            </w:r>
            <w:r w:rsidR="00D4693C">
              <w:rPr>
                <w:sz w:val="21"/>
              </w:rPr>
              <w:instrText xml:space="preserve"> ADDIN ZOTERO_ITEM CSL_CITATION {"citationID":"z32Qvelf","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D4693C">
              <w:rPr>
                <w:noProof/>
                <w:sz w:val="21"/>
              </w:rPr>
              <w:t>[39]</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6A3FD895" w:rsidR="000F159E" w:rsidRDefault="000F159E" w:rsidP="00D63E3E">
            <w:pPr>
              <w:rPr>
                <w:sz w:val="21"/>
              </w:rPr>
            </w:pPr>
            <w:r>
              <w:rPr>
                <w:sz w:val="21"/>
              </w:rPr>
              <w:fldChar w:fldCharType="begin"/>
            </w:r>
            <w:r w:rsidR="00D4693C">
              <w:rPr>
                <w:sz w:val="21"/>
              </w:rPr>
              <w:instrText xml:space="preserve"> ADDIN ZOTERO_ITEM CSL_CITATION {"citationID":"bUqyERyR","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D4693C">
              <w:rPr>
                <w:noProof/>
                <w:sz w:val="21"/>
              </w:rPr>
              <w:t>[40]</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r>
              <w:rPr>
                <w:b w:val="0"/>
                <w:sz w:val="21"/>
              </w:rPr>
              <w:t>Olisto</w:t>
            </w:r>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proofErr w:type="spellStart"/>
            <w:r>
              <w:rPr>
                <w:b w:val="0"/>
                <w:sz w:val="21"/>
              </w:rPr>
              <w:t>Attelia</w:t>
            </w:r>
            <w:proofErr w:type="spellEnd"/>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lastRenderedPageBreak/>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16A1B697" w:rsidR="000F159E" w:rsidRPr="00CC02E3" w:rsidRDefault="000F159E" w:rsidP="00D63E3E">
            <w:pPr>
              <w:rPr>
                <w:sz w:val="21"/>
              </w:rPr>
            </w:pPr>
            <w:r>
              <w:rPr>
                <w:sz w:val="21"/>
              </w:rPr>
              <w:fldChar w:fldCharType="begin"/>
            </w:r>
            <w:r w:rsidR="00D4693C">
              <w:rPr>
                <w:sz w:val="21"/>
              </w:rPr>
              <w:instrText xml:space="preserve"> ADDIN ZOTERO_ITEM CSL_CITATION {"citationID":"pXVLSlb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D4693C">
              <w:rPr>
                <w:noProof/>
                <w:sz w:val="21"/>
              </w:rPr>
              <w:t>[42]</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t xml:space="preserve">Fuzzy </w:t>
            </w:r>
            <w:proofErr w:type="spellStart"/>
            <w:r>
              <w:rPr>
                <w:b w:val="0"/>
                <w:sz w:val="21"/>
              </w:rPr>
              <w:t>lingustics</w:t>
            </w:r>
            <w:proofErr w:type="spellEnd"/>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proofErr w:type="spellStart"/>
            <w:r>
              <w:rPr>
                <w:b w:val="0"/>
                <w:sz w:val="21"/>
              </w:rPr>
              <w:t>HeadacheCoach</w:t>
            </w:r>
            <w:proofErr w:type="spellEnd"/>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0F8C0252" w:rsidR="000F159E" w:rsidRDefault="000F159E" w:rsidP="00D63E3E">
            <w:pPr>
              <w:rPr>
                <w:sz w:val="21"/>
              </w:rPr>
            </w:pPr>
            <w:r>
              <w:rPr>
                <w:sz w:val="21"/>
              </w:rPr>
              <w:fldChar w:fldCharType="begin"/>
            </w:r>
            <w:r w:rsidR="00D4693C">
              <w:rPr>
                <w:sz w:val="21"/>
              </w:rPr>
              <w:instrText xml:space="preserve"> ADDIN ZOTERO_ITEM CSL_CITATION {"citationID":"41z1MMCQ","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D4693C">
              <w:rPr>
                <w:noProof/>
                <w:sz w:val="21"/>
              </w:rPr>
              <w:t>[43]</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32AFBA96" w:rsidR="000F159E" w:rsidRDefault="000F159E" w:rsidP="00D63E3E">
            <w:pPr>
              <w:rPr>
                <w:sz w:val="21"/>
              </w:rPr>
            </w:pPr>
            <w:r>
              <w:rPr>
                <w:sz w:val="21"/>
              </w:rPr>
              <w:fldChar w:fldCharType="begin"/>
            </w:r>
            <w:r w:rsidR="00D4693C">
              <w:rPr>
                <w:sz w:val="21"/>
              </w:rPr>
              <w:instrText xml:space="preserve"> ADDIN ZOTERO_ITEM CSL_CITATION {"citationID":"6Z1wATSE","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sz w:val="21"/>
              </w:rPr>
              <w:instrText>∗</w:instrText>
            </w:r>
            <w:r w:rsidR="00D4693C">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D4693C">
              <w:rPr>
                <w:noProof/>
                <w:sz w:val="21"/>
              </w:rPr>
              <w:t>[27], [44]</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w:t>
      </w:r>
      <w:proofErr w:type="spellStart"/>
      <w:r w:rsidR="00445670">
        <w:t>Timeful</w:t>
      </w:r>
      <w:proofErr w:type="spellEnd"/>
      <w:r w:rsidR="00445670">
        <w:t xml:space="preserve">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t>Lastly, user values are not something generally linked to timing smart reminders. To less or more extent, however, they are being used at design time to shape the model.</w:t>
      </w:r>
    </w:p>
    <w:p w14:paraId="7C6EF15F" w14:textId="44725CB2" w:rsidR="001557AC" w:rsidRDefault="00F944DD" w:rsidP="001557AC">
      <w:r>
        <w:t xml:space="preserve">So, what is useful? There is no existing implementation that can immediately be extended with user values. </w:t>
      </w:r>
      <w:r w:rsidR="00AB5E2D">
        <w:t>So in order to arrive at a half-decent concept, rather than extending an existing smart-</w:t>
      </w:r>
      <w:r w:rsidR="00AB5E2D">
        <w:lastRenderedPageBreak/>
        <w:t xml:space="preserve">notification system, it will have to be designed from scratch. </w:t>
      </w:r>
      <w:r>
        <w:t xml:space="preserve">However, there are several implementations that contain interesting ideas that can be combined. Most notably </w:t>
      </w:r>
      <w:r>
        <w:fldChar w:fldCharType="begin"/>
      </w:r>
      <w:r w:rsidR="00D4693C">
        <w:instrText xml:space="preserve"> ADDIN ZOTERO_ITEM CSL_CITATION {"citationID":"IAgr1c0R","properties":{"formattedCitation":"[4], [9], [24], [28], [30], [32], [44]","plainCitation":"[4], [9], [24], [28], [30], [32], [4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D4693C">
        <w:rPr>
          <w:noProof/>
        </w:rPr>
        <w:t>[4], [9], [24], [28], [30], [32], [44]</w:t>
      </w:r>
      <w:r>
        <w:fldChar w:fldCharType="end"/>
      </w:r>
      <w:r>
        <w:t>.</w:t>
      </w:r>
      <w:r w:rsidR="007C6424">
        <w:t xml:space="preserve"> Why these? Of all papers, these show most promise for actual reproducibility and concepts which can be combined.</w:t>
      </w:r>
      <w:r w:rsidR="005642AF">
        <w:t xml:space="preserve"> </w:t>
      </w:r>
    </w:p>
    <w:p w14:paraId="04A1E987" w14:textId="20FE42C9" w:rsidR="00AC161B" w:rsidRDefault="00AC161B" w:rsidP="00AC161B">
      <w:pPr>
        <w:pStyle w:val="Kop2"/>
      </w:pPr>
      <w:bookmarkStart w:id="21" w:name="_Toc530673730"/>
      <w:r>
        <w:t xml:space="preserve">User </w:t>
      </w:r>
      <w:r w:rsidR="00984AEC">
        <w:t>values</w:t>
      </w:r>
      <w:bookmarkEnd w:id="21"/>
    </w:p>
    <w:p w14:paraId="367BDAAA" w14:textId="3EC699D1" w:rsidR="004C01C7" w:rsidRDefault="00C3366C" w:rsidP="00C3366C">
      <w:r>
        <w:t xml:space="preserve">The most important aspect is the actual analysis of the appropriate notification moment. A wonderful starting point from within this research group is that of </w:t>
      </w:r>
      <w:proofErr w:type="spellStart"/>
      <w:r>
        <w:t>Tielman</w:t>
      </w:r>
      <w:proofErr w:type="spellEnd"/>
      <w:r>
        <w:t xml:space="preserve"> et al. </w:t>
      </w:r>
      <w:r>
        <w:fldChar w:fldCharType="begin"/>
      </w:r>
      <w:r>
        <w:instrText xml:space="preserve"> ADDIN ZOTERO_ITEM CSL_CITATION {"citationID":"iXAXvgo6","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44]</w:t>
      </w:r>
      <w:r>
        <w:fldChar w:fldCharType="end"/>
      </w:r>
      <w:r>
        <w:t>. Combining their ideas of action hierarchies</w:t>
      </w:r>
      <w:r w:rsidR="004C01C7">
        <w:t xml:space="preserve"> </w:t>
      </w:r>
      <w:r>
        <w:t xml:space="preserve">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very interesting results. Using these concepts to assign value gains and losses to activities allows for quantifying</w:t>
      </w:r>
      <w:r w:rsidR="004C01C7">
        <w:t xml:space="preserve"> said activities and subject them to further statistical analysis.</w:t>
      </w:r>
      <w:r>
        <w:t xml:space="preserve">  </w:t>
      </w:r>
    </w:p>
    <w:p w14:paraId="34E4CB64" w14:textId="5463CE55" w:rsidR="00C3366C" w:rsidRDefault="004C01C7" w:rsidP="00C3366C">
      <w:r>
        <w:t xml:space="preserve">If simple identification of one activity which is linked to a goal is not sufficient, usage of the concepts in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will allow to identify the necessary activities. This activity or these activities indicate the ultimate deadline before which the reminder should have been presented </w:t>
      </w:r>
      <w:r w:rsidR="00C3366C">
        <w:t xml:space="preserve">(i.e. before it’s too late). </w:t>
      </w:r>
    </w:p>
    <w:p w14:paraId="13EF6CCC" w14:textId="4067B7A4" w:rsidR="004C01C7" w:rsidRDefault="004C01C7" w:rsidP="00C3366C">
      <w:r>
        <w:t xml:space="preserve">Whether or not all or some of the above ideas are used, it is clearly visible that usage of activity information is crucial for prediction and finding useful moments of reminding. Even when exact activity information is not present, the </w:t>
      </w:r>
      <w:r w:rsidR="00D34535">
        <w:t>time series of events (even when not activities) is what makes it so interesting and useful for statistical analysis. Especially opposed to other (environmental) variables.</w:t>
      </w:r>
    </w:p>
    <w:p w14:paraId="65FCF0BB" w14:textId="6372754F" w:rsidR="00E26166" w:rsidRDefault="00E26166" w:rsidP="00E26166">
      <w:pPr>
        <w:pStyle w:val="Kop2"/>
      </w:pPr>
      <w:bookmarkStart w:id="22" w:name="_Toc530673731"/>
      <w:r>
        <w:t>Data acquisition</w:t>
      </w:r>
      <w:bookmarkEnd w:id="22"/>
    </w:p>
    <w:p w14:paraId="390B3848" w14:textId="34E1064B" w:rsidR="00E26166" w:rsidRDefault="00E26166" w:rsidP="00E26166">
      <w:r>
        <w:t xml:space="preserve">As mentioned previously in section </w:t>
      </w:r>
      <w:r>
        <w:fldChar w:fldCharType="begin"/>
      </w:r>
      <w:r>
        <w:instrText xml:space="preserve"> REF _Ref530536840 \r \h </w:instrText>
      </w:r>
      <w:r>
        <w:fldChar w:fldCharType="separate"/>
      </w:r>
      <w:r>
        <w:t>3.1</w:t>
      </w:r>
      <w:r>
        <w:fldChar w:fldCharType="end"/>
      </w:r>
      <w:r w:rsidR="00FB3148">
        <w:t xml:space="preserve"> no focus is put upon actual activity recognition. As such, this data should be gathered either from existing datasets, from services which provide streaming data, or from existing implementations which use a middleware on top of sensor data to output activity information.</w:t>
      </w:r>
    </w:p>
    <w:p w14:paraId="67A9F520" w14:textId="7E2DAAE2" w:rsidR="00225D94" w:rsidRDefault="00225D94" w:rsidP="00225D94">
      <w:r>
        <w:t xml:space="preserve">When using raw sensor data, any form of middleware is required before ADL data can be obtained. 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however, they used an existing middleware </w:t>
      </w:r>
      <w:r>
        <w:fldChar w:fldCharType="begin"/>
      </w:r>
      <w:r>
        <w:instrText xml:space="preserve"> ADDIN ZOTERO_ITEM CSL_CITATION {"citationID":"P9Iii3Kq","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In combination with a context toolkit </w:t>
      </w:r>
      <w:r>
        <w:fldChar w:fldCharType="begin"/>
      </w:r>
      <w:r>
        <w:instrText xml:space="preserve"> ADDIN ZOTERO_ITEM CSL_CITATION {"citationID":"fPRcPQVR","properties":{"formattedCitation":"[45]","plainCitation":"[45]","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Pr>
          <w:noProof/>
        </w:rPr>
        <w:t>[45]</w:t>
      </w:r>
      <w:r>
        <w:fldChar w:fldCharType="end"/>
      </w:r>
      <w:r>
        <w:t xml:space="preserve">, also used in </w:t>
      </w:r>
      <w:proofErr w:type="spellStart"/>
      <w:r>
        <w:t>CybreMinder</w:t>
      </w:r>
      <w:proofErr w:type="spellEnd"/>
      <w:r>
        <w:t xml:space="preserve"> </w:t>
      </w:r>
      <w:r>
        <w:fldChar w:fldCharType="begin"/>
      </w:r>
      <w:r>
        <w:instrText xml:space="preserve"> ADDIN ZOTERO_ITEM CSL_CITATION {"citationID":"coMbV6Qy","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Pr>
          <w:noProof/>
        </w:rPr>
        <w:t>[41]</w:t>
      </w:r>
      <w:r>
        <w:fldChar w:fldCharType="end"/>
      </w:r>
      <w:r>
        <w:t xml:space="preserve">. The </w:t>
      </w:r>
      <w:proofErr w:type="spellStart"/>
      <w:r>
        <w:t>CASanDRA</w:t>
      </w:r>
      <w:proofErr w:type="spellEnd"/>
      <w:r>
        <w:t xml:space="preserve"> framework </w:t>
      </w:r>
      <w:r>
        <w:fldChar w:fldCharType="begin"/>
      </w:r>
      <w:r>
        <w:instrText xml:space="preserve"> ADDIN ZOTERO_ITEM CSL_CITATION {"citationID":"OpDZ7wWD","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however shows great promise since it’s actively used, albeit mostly within its own research group. However, up until the moment of writing this report, it has shown impossible to retrieve its implementation, </w:t>
      </w:r>
      <w:r>
        <w:lastRenderedPageBreak/>
        <w:t>even after contacting the authors of the original paper and those of papers which used/referenced it.</w:t>
      </w:r>
    </w:p>
    <w:p w14:paraId="396493CB" w14:textId="7DDB68C9" w:rsidR="00E26166" w:rsidRDefault="00225D94" w:rsidP="00E26166">
      <w:r>
        <w:t xml:space="preserve">Rather than using raw sensor data, more labeled data streams may be used. </w:t>
      </w:r>
      <w:r w:rsidR="00E26166">
        <w:t xml:space="preserve">Thank to close ties with the company behind Olisto </w:t>
      </w:r>
      <w:r w:rsidR="00E26166">
        <w:fldChar w:fldCharType="begin"/>
      </w:r>
      <w:r w:rsidR="00E26166">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E26166">
        <w:fldChar w:fldCharType="separate"/>
      </w:r>
      <w:r w:rsidR="00E26166">
        <w:rPr>
          <w:noProof/>
        </w:rPr>
        <w:t>[9]</w:t>
      </w:r>
      <w:r w:rsidR="00E26166">
        <w:fldChar w:fldCharType="end"/>
      </w:r>
      <w:r w:rsidR="00E26166">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1C8AC04A" w14:textId="6FED0904" w:rsidR="003D0DA4" w:rsidRDefault="00E26166" w:rsidP="00E26166">
      <w:r>
        <w:t>Aside from gathering and analyzing data ourselves,</w:t>
      </w:r>
      <w:r w:rsidR="00225D94">
        <w:t xml:space="preserve"> the easiest but least extendible option is to use one of the </w:t>
      </w:r>
      <w:r>
        <w:t>numerous existing data sets</w:t>
      </w:r>
      <w:r w:rsidR="003D0DA4">
        <w:t xml:space="preserve"> scattered over the internet. A select number of these directly provide the desired ADL information</w:t>
      </w:r>
      <w:r>
        <w:t xml:space="preserve">. </w:t>
      </w:r>
    </w:p>
    <w:p w14:paraId="5C89004A" w14:textId="4BBA5AF2" w:rsidR="003D0DA4" w:rsidRDefault="003D0DA4" w:rsidP="00E26166">
      <w:r>
        <w:t>I</w:t>
      </w:r>
      <w:r w:rsidR="00E26166">
        <w:t xml:space="preserve">n </w:t>
      </w:r>
      <w:r w:rsidR="00E26166">
        <w:fldChar w:fldCharType="begin"/>
      </w:r>
      <w:r w:rsidR="00E26166">
        <w:instrText xml:space="preserve"> ADDIN ZOTERO_ITEM CSL_CITATION {"citationID":"pzQhRPQf","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E26166">
        <w:fldChar w:fldCharType="separate"/>
      </w:r>
      <w:r w:rsidR="00E26166">
        <w:rPr>
          <w:noProof/>
        </w:rPr>
        <w:t>[42]</w:t>
      </w:r>
      <w:r w:rsidR="00E26166">
        <w:fldChar w:fldCharType="end"/>
      </w:r>
      <w:r w:rsidR="00E26166">
        <w:t xml:space="preserve">, dataset </w:t>
      </w:r>
      <w:r>
        <w:fldChar w:fldCharType="begin"/>
      </w:r>
      <w:r>
        <w:instrText xml:space="preserve"> ADDIN ZOTERO_ITEM CSL_CITATION {"citationID":"sgyN1y6i","properties":{"formattedCitation":"[46]","plainCitation":"[46]","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Pr>
          <w:rFonts w:ascii="Cambria Math" w:hAnsi="Cambria Math" w:cs="Cambria Math"/>
        </w:rPr>
        <w:instrText>ﬀ</w:instrText>
      </w:r>
      <w:r>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Pr>
          <w:noProof/>
        </w:rPr>
        <w:t>[46]</w:t>
      </w:r>
      <w:r>
        <w:fldChar w:fldCharType="end"/>
      </w:r>
      <w:r>
        <w:t xml:space="preserve"> </w:t>
      </w:r>
      <w:r w:rsidR="00E26166">
        <w:t xml:space="preserve">was used, but synthetically enhanced to add several properties such as the user activity other than call information and mobile phone usage. </w:t>
      </w:r>
      <w:r>
        <w:t>As such, it is less interesting in its available, original form.</w:t>
      </w:r>
    </w:p>
    <w:p w14:paraId="28FEBA49" w14:textId="4C2071F0" w:rsidR="00225D94" w:rsidRPr="00E26166" w:rsidRDefault="003730C1" w:rsidP="00E26166">
      <w:r>
        <w:t xml:space="preserve">Three other datasets have been found and are readily available. These, and similar, datasets can be used both for design and for testing. </w:t>
      </w:r>
      <w:r w:rsidR="003D0DA4">
        <w:fldChar w:fldCharType="begin"/>
      </w:r>
      <w:r w:rsidR="003D0DA4">
        <w:instrText xml:space="preserve"> ADDIN ZOTERO_ITEM CSL_CITATION {"citationID":"MTsAPwEj","properties":{"formattedCitation":"[47]","plainCitation":"[47]","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3D0DA4">
        <w:fldChar w:fldCharType="separate"/>
      </w:r>
      <w:r w:rsidR="003D0DA4">
        <w:rPr>
          <w:noProof/>
        </w:rPr>
        <w:t>[47]</w:t>
      </w:r>
      <w:r w:rsidR="003D0DA4">
        <w:fldChar w:fldCharType="end"/>
      </w:r>
      <w:r>
        <w:t>,</w:t>
      </w:r>
      <w:r w:rsidR="003D0DA4">
        <w:t xml:space="preserve"> </w:t>
      </w:r>
      <w:r w:rsidR="003D0DA4">
        <w:fldChar w:fldCharType="begin"/>
      </w:r>
      <w:r w:rsidR="003D0DA4">
        <w:instrText xml:space="preserve"> ADDIN ZOTERO_ITEM CSL_CITATION {"citationID":"7qyGWqUr","properties":{"formattedCitation":"[48]","plainCitation":"[48]","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3D0DA4">
        <w:fldChar w:fldCharType="separate"/>
      </w:r>
      <w:r w:rsidR="003D0DA4">
        <w:rPr>
          <w:noProof/>
        </w:rPr>
        <w:t>[48]</w:t>
      </w:r>
      <w:r w:rsidR="003D0DA4">
        <w:fldChar w:fldCharType="end"/>
      </w:r>
      <w:r>
        <w:t xml:space="preserve"> and </w:t>
      </w:r>
      <w:r>
        <w:fldChar w:fldCharType="begin"/>
      </w:r>
      <w:r>
        <w:instrText xml:space="preserve"> ADDIN ZOTERO_ITEM CSL_CITATION {"citationID":"WEZrScHf","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rsidR="003D0DA4">
        <w:t xml:space="preserve"> </w:t>
      </w:r>
      <w:r>
        <w:t>all</w:t>
      </w:r>
      <w:r w:rsidR="003D0DA4">
        <w:t xml:space="preserve"> have </w:t>
      </w:r>
      <w:r w:rsidR="00E26166">
        <w:t>a limited but clear number of activities which are recognized and as such more readily usable.</w:t>
      </w:r>
      <w:r>
        <w:t xml:space="preserve"> Their differences lie in the number of test subjects and the number of unique activities recorded. C</w:t>
      </w:r>
      <w:r w:rsidR="003D0DA4">
        <w:t xml:space="preserve">ombining data sets is, initially, not a good idea since </w:t>
      </w:r>
      <w:r>
        <w:t>data points may have different, and thus conflicting, labels.</w:t>
      </w:r>
      <w:r w:rsidR="00E26166">
        <w:t xml:space="preserve"> </w:t>
      </w:r>
      <w:r>
        <w:t>Since t</w:t>
      </w:r>
      <w:r w:rsidR="00E26166">
        <w:t>he range of activities recorded in these datasets</w:t>
      </w:r>
      <w:r>
        <w:t xml:space="preserve"> </w:t>
      </w:r>
      <w:r w:rsidR="00E26166">
        <w:t>limits the applicable scenarios</w:t>
      </w:r>
      <w:r>
        <w:t xml:space="preserve"> that can be tested, the most comprehensive data set, </w:t>
      </w:r>
      <w:r>
        <w:fldChar w:fldCharType="begin"/>
      </w:r>
      <w:r>
        <w:instrText xml:space="preserve"> ADDIN ZOTERO_ITEM CSL_CITATION {"citationID":"qE7bRhtX","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t xml:space="preserve"> is chosen</w:t>
      </w:r>
      <w:r w:rsidR="00E26166">
        <w:t>.</w:t>
      </w:r>
    </w:p>
    <w:p w14:paraId="1AD681A1" w14:textId="3021B701" w:rsidR="00F944DD" w:rsidRDefault="00A149C9" w:rsidP="00A149C9">
      <w:pPr>
        <w:pStyle w:val="Kop2"/>
      </w:pPr>
      <w:bookmarkStart w:id="23" w:name="_Toc530673732"/>
      <w:r>
        <w:t>Conclusions</w:t>
      </w:r>
      <w:bookmarkEnd w:id="23"/>
    </w:p>
    <w:p w14:paraId="1561F4D0" w14:textId="33BFC1E4" w:rsidR="004C01C7" w:rsidRDefault="00D43A76" w:rsidP="004C01C7">
      <w:r>
        <w:t xml:space="preserve">Reflecting on the aforementioned concepts and ideas, we can settle on a few aspects. Firstly, any implementation will have to be built from scratch. </w:t>
      </w:r>
      <w:r w:rsidR="000F70AB">
        <w:t xml:space="preserve">Existing implementations are either insufficient or are missing a clear method to reproduce the results. </w:t>
      </w:r>
      <w:r>
        <w:t>T</w:t>
      </w:r>
      <w:r w:rsidR="004C01C7">
        <w:t>he authors of the different papers have been contacted for their actual implementations (i.e. the code)</w:t>
      </w:r>
      <w:r>
        <w:t xml:space="preserve"> and have not replied</w:t>
      </w:r>
      <w:r w:rsidR="004C01C7">
        <w:t xml:space="preserve">, but with or without </w:t>
      </w:r>
      <w:r>
        <w:t>them</w:t>
      </w:r>
      <w:r w:rsidR="004C01C7">
        <w:t xml:space="preserve">, an implementation should be feasible. </w:t>
      </w:r>
    </w:p>
    <w:p w14:paraId="6AE1B650" w14:textId="3A9B83D8" w:rsidR="00AA2D2D" w:rsidRDefault="00004682" w:rsidP="004C01C7">
      <w:r>
        <w:t xml:space="preserve">As mentioned previously </w:t>
      </w:r>
      <w:r w:rsidR="00902BEC">
        <w:t xml:space="preserve">section </w:t>
      </w:r>
      <w:r w:rsidR="00902BEC">
        <w:fldChar w:fldCharType="begin"/>
      </w:r>
      <w:r w:rsidR="00902BEC">
        <w:instrText xml:space="preserve"> REF _Ref530536840 \r \h </w:instrText>
      </w:r>
      <w:r w:rsidR="00902BEC">
        <w:fldChar w:fldCharType="separate"/>
      </w:r>
      <w:r w:rsidR="00902BEC">
        <w:t>3.1</w:t>
      </w:r>
      <w:r w:rsidR="00902BEC">
        <w:fldChar w:fldCharType="end"/>
      </w:r>
      <w:r w:rsidR="00902BEC">
        <w:t xml:space="preserve">, the assumption is made that a suitable </w:t>
      </w:r>
      <w:r w:rsidR="000F70AB">
        <w:t>data source</w:t>
      </w:r>
      <w:r w:rsidR="00902BEC">
        <w:t xml:space="preserve"> is used. </w:t>
      </w:r>
      <w:r w:rsidR="000F70AB">
        <w:t xml:space="preserve">Since no feasible middleware for activity recognition exist, a choice is made for an existing dataset. </w:t>
      </w:r>
      <w:r w:rsidR="00D21DF5">
        <w:t>Ergo</w:t>
      </w:r>
      <w:r w:rsidR="00902BEC">
        <w:t xml:space="preserve">, there is no direct need for any middleware. A middleware for future </w:t>
      </w:r>
      <w:r w:rsidR="008232E5">
        <w:t xml:space="preserve">connection to any </w:t>
      </w:r>
      <w:r w:rsidR="00D21DF5">
        <w:t>other services that provide streams of data is optional and requires a manual implementation. However, due to close ties with Olisto, an simple middleware may be desired.</w:t>
      </w:r>
    </w:p>
    <w:p w14:paraId="64F38895" w14:textId="059E843B" w:rsidR="001557AC" w:rsidRDefault="005642AF" w:rsidP="004C01C7">
      <w:r>
        <w:lastRenderedPageBreak/>
        <w:t xml:space="preserve">The existing concepts and implementations as discussed </w:t>
      </w:r>
      <w:r w:rsidR="00AB5E2D">
        <w:t xml:space="preserve">do not provide any prêt-à-porter solution which can be extended to incorporate user values. Instead, a concept should be designed that </w:t>
      </w:r>
      <w:r w:rsidR="001557AC">
        <w:t>builds on the fundamentals of other concepts. Specifically, this means combining these previously mentioned concepts such as activity prediction, linking values to actions and goal reasoning. This</w:t>
      </w:r>
      <w:r w:rsidR="001A49C9">
        <w:t xml:space="preserve"> actual concept will be</w:t>
      </w:r>
      <w:r w:rsidR="00052A1A">
        <w:t xml:space="preserve"> explained in the next chapter and will be</w:t>
      </w:r>
      <w:r w:rsidR="001A49C9">
        <w:t xml:space="preserve"> based on several papers</w:t>
      </w:r>
      <w:r w:rsidR="00052A1A">
        <w:t>. It will combine several concepts into one model which consecutively can be extended with user values as initially planned.</w:t>
      </w:r>
    </w:p>
    <w:p w14:paraId="2D438C19" w14:textId="13E9D6B4" w:rsidR="0059132C" w:rsidRPr="0059132C" w:rsidRDefault="0059132C" w:rsidP="004C01C7">
      <w:pPr>
        <w:rPr>
          <w:b/>
        </w:rPr>
      </w:pPr>
      <w:r>
        <w:rPr>
          <w:b/>
        </w:rPr>
        <w:t>Possibly rephrase to answer research questions</w:t>
      </w:r>
    </w:p>
    <w:p w14:paraId="0E6F97FF" w14:textId="77777777" w:rsidR="001557AC" w:rsidRDefault="001557AC">
      <w:pPr>
        <w:jc w:val="left"/>
      </w:pPr>
      <w:r>
        <w:br w:type="page"/>
      </w:r>
    </w:p>
    <w:p w14:paraId="6E07B464" w14:textId="313383A8" w:rsidR="009D4051" w:rsidRDefault="009D4051" w:rsidP="009D4051">
      <w:pPr>
        <w:pStyle w:val="Kop1"/>
      </w:pPr>
      <w:r w:rsidRPr="001A49C9">
        <w:lastRenderedPageBreak/>
        <w:br/>
      </w:r>
      <w:bookmarkStart w:id="24" w:name="_Toc530673733"/>
      <w:r>
        <w:t>Concept design</w:t>
      </w:r>
      <w:bookmarkEnd w:id="24"/>
    </w:p>
    <w:p w14:paraId="204E87B2" w14:textId="44E7D359" w:rsidR="00052A1A" w:rsidRPr="00052A1A" w:rsidRDefault="00052A1A" w:rsidP="00052A1A">
      <w:pPr>
        <w:pStyle w:val="Kop2"/>
      </w:pPr>
      <w:bookmarkStart w:id="25" w:name="_Toc530673734"/>
      <w:r>
        <w:t xml:space="preserve">High-level </w:t>
      </w:r>
      <w:r w:rsidR="003C2E42">
        <w:t>overview</w:t>
      </w:r>
      <w:bookmarkEnd w:id="25"/>
    </w:p>
    <w:p w14:paraId="4A485975" w14:textId="77777777" w:rsidR="003256E6" w:rsidRDefault="009D4051" w:rsidP="009D4051">
      <w:r>
        <w:t xml:space="preserve">The initial design is </w:t>
      </w:r>
      <w:r w:rsidR="00052A1A">
        <w:t xml:space="preserve">primarily </w:t>
      </w:r>
      <w:r>
        <w:t xml:space="preserve">based on combining the ideas of two papers, </w:t>
      </w:r>
      <w:r>
        <w:fldChar w:fldCharType="begin"/>
      </w:r>
      <w:r w:rsidR="00D4693C">
        <w:instrText xml:space="preserve"> ADDIN ZOTERO_ITEM CSL_CITATION {"citationID":"GHZs0ZY3","properties":{"formattedCitation":"[30], [44]","plainCitation":"[30], [44]","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30], [44]</w:t>
      </w:r>
      <w:r>
        <w:fldChar w:fldCharType="end"/>
      </w:r>
      <w:r>
        <w:t xml:space="preserve">. </w:t>
      </w:r>
      <w:r w:rsidR="00052A1A">
        <w:t xml:space="preserve">In basis, the former paper discusses a method of analyzing data of a user’s ADL and generating a predictive model through a combination two machine learning algorithms: clustering and </w:t>
      </w:r>
      <w:r w:rsidR="003256E6">
        <w:t>association rule learning</w:t>
      </w:r>
      <w:r w:rsidR="00052A1A">
        <w:t xml:space="preserve">. The latter paper focuses on values and how they link </w:t>
      </w:r>
      <w:r w:rsidR="00BA599F">
        <w:t xml:space="preserve">to actions. </w:t>
      </w:r>
    </w:p>
    <w:p w14:paraId="18F0B6A3" w14:textId="182F4A89" w:rsidR="003256E6" w:rsidRDefault="003256E6" w:rsidP="00F56D48">
      <w:pPr>
        <w:pStyle w:val="Lijstalinea"/>
        <w:numPr>
          <w:ilvl w:val="0"/>
          <w:numId w:val="31"/>
        </w:numPr>
        <w:ind w:left="426" w:hanging="426"/>
      </w:pPr>
      <w:r>
        <w:rPr>
          <w:noProof/>
          <w:lang w:val="nl-NL"/>
        </w:rPr>
        <mc:AlternateContent>
          <mc:Choice Requires="wpg">
            <w:drawing>
              <wp:anchor distT="0" distB="0" distL="114300" distR="114300" simplePos="0" relativeHeight="251657216" behindDoc="0" locked="0" layoutInCell="1" allowOverlap="1" wp14:anchorId="0726DCD7" wp14:editId="618174F1">
                <wp:simplePos x="0" y="0"/>
                <wp:positionH relativeFrom="column">
                  <wp:posOffset>-626583</wp:posOffset>
                </wp:positionH>
                <wp:positionV relativeFrom="paragraph">
                  <wp:posOffset>110490</wp:posOffset>
                </wp:positionV>
                <wp:extent cx="3447415" cy="2860040"/>
                <wp:effectExtent l="63500" t="38100" r="57785" b="73660"/>
                <wp:wrapSquare wrapText="bothSides"/>
                <wp:docPr id="30" name="Groep 30"/>
                <wp:cNvGraphicFramePr/>
                <a:graphic xmlns:a="http://schemas.openxmlformats.org/drawingml/2006/main">
                  <a:graphicData uri="http://schemas.microsoft.com/office/word/2010/wordprocessingGroup">
                    <wpg:wgp>
                      <wpg:cNvGrpSpPr/>
                      <wpg:grpSpPr>
                        <a:xfrm>
                          <a:off x="0" y="0"/>
                          <a:ext cx="3447415" cy="286004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DA30490" w14:textId="77777777" w:rsidR="00484CD8" w:rsidRPr="000A30D6" w:rsidRDefault="00484CD8"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1F2E5D2" w14:textId="77777777" w:rsidR="00484CD8" w:rsidRPr="000A30D6" w:rsidRDefault="00484CD8"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679D81" w14:textId="77777777" w:rsidR="00484CD8" w:rsidRPr="000A30D6" w:rsidRDefault="00484CD8" w:rsidP="00052A1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28122D24" w14:textId="77777777" w:rsidR="00484CD8" w:rsidRPr="000A30D6" w:rsidRDefault="00484CD8"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C5A784C" w14:textId="77777777" w:rsidR="00484CD8" w:rsidRPr="000A30D6" w:rsidRDefault="00484CD8"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44D9319" w14:textId="77777777" w:rsidR="00484CD8" w:rsidRDefault="00484CD8"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484CD8" w:rsidRPr="000A30D6" w:rsidRDefault="00484CD8"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60C586" w14:textId="77777777" w:rsidR="00484CD8" w:rsidRPr="000A30D6" w:rsidRDefault="00484CD8" w:rsidP="00052A1A">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726DCD7" id="Groep 30" o:spid="_x0000_s1026" style="position:absolute;left:0;text-align:left;margin-left:-49.35pt;margin-top:8.7pt;width:271.45pt;height:225.2pt;z-index:251657216"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">
                <v:roundrect id="Afgeronde rechthoek 2" o:spid="_x0000_s1027"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2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2DA30490" w14:textId="77777777" w:rsidR="00484CD8" w:rsidRPr="000A30D6" w:rsidRDefault="00484CD8"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2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61F2E5D2" w14:textId="77777777" w:rsidR="00484CD8" w:rsidRPr="000A30D6" w:rsidRDefault="00484CD8"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3E679D81" w14:textId="77777777" w:rsidR="00484CD8" w:rsidRPr="000A30D6" w:rsidRDefault="00484CD8" w:rsidP="00052A1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28122D24" w14:textId="77777777" w:rsidR="00484CD8" w:rsidRPr="000A30D6" w:rsidRDefault="00484CD8"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13" o:spid="_x0000_s103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5C5A784C" w14:textId="77777777" w:rsidR="00484CD8" w:rsidRPr="000A30D6" w:rsidRDefault="00484CD8"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37"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444D9319" w14:textId="77777777" w:rsidR="00484CD8" w:rsidRDefault="00484CD8"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484CD8" w:rsidRPr="000A30D6" w:rsidRDefault="00484CD8"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25" o:spid="_x0000_s103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3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6260C586" w14:textId="77777777" w:rsidR="00484CD8" w:rsidRPr="000A30D6" w:rsidRDefault="00484CD8" w:rsidP="00052A1A">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28" o:spid="_x0000_s104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1"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" strokecolor="#ecd078 [3209]" strokeweight="1.5pt">
                  <v:stroke startarrow="block" joinstyle="miter"/>
                </v:shape>
                <w10:wrap type="square"/>
              </v:group>
            </w:pict>
          </mc:Fallback>
        </mc:AlternateContent>
      </w:r>
      <w:r>
        <w:t xml:space="preserve">First, data </w:t>
      </w:r>
      <w:r w:rsidR="000A30D6">
        <w:t xml:space="preserve">about user activity </w:t>
      </w:r>
      <w:r>
        <w:t xml:space="preserve">is acquired either from a stream or a dataset. </w:t>
      </w:r>
    </w:p>
    <w:p w14:paraId="612DC079" w14:textId="355BF3ED" w:rsidR="003256E6" w:rsidRDefault="003256E6" w:rsidP="00F56D48">
      <w:pPr>
        <w:pStyle w:val="Lijstalinea"/>
        <w:numPr>
          <w:ilvl w:val="0"/>
          <w:numId w:val="31"/>
        </w:numPr>
        <w:ind w:left="284" w:hanging="151"/>
      </w:pPr>
      <w:r>
        <w:t>Where necessary this data is processed to gain the desired output,</w:t>
      </w:r>
    </w:p>
    <w:p w14:paraId="23A9998D" w14:textId="0D70588E" w:rsidR="003256E6" w:rsidRDefault="000A30D6" w:rsidP="00F56D48">
      <w:pPr>
        <w:pStyle w:val="Lijstalinea"/>
        <w:numPr>
          <w:ilvl w:val="0"/>
          <w:numId w:val="31"/>
        </w:numPr>
        <w:ind w:left="284" w:hanging="151"/>
      </w:pPr>
      <w:r>
        <w:t xml:space="preserve">This data is consecutively processed by the machine learning concepts from </w:t>
      </w:r>
      <w:r>
        <w:fldChar w:fldCharType="begin"/>
      </w:r>
      <w:r>
        <w:instrText xml:space="preserve"> ADDIN ZOTERO_ITEM CSL_CITATION {"citationID":"vmsmnR8V","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to predict subsequent activities.</w:t>
      </w:r>
    </w:p>
    <w:p w14:paraId="38CA8CF8" w14:textId="3EA98837" w:rsidR="000A30D6" w:rsidRDefault="000A30D6" w:rsidP="00F56D48">
      <w:pPr>
        <w:pStyle w:val="Lijstalinea"/>
        <w:numPr>
          <w:ilvl w:val="0"/>
          <w:numId w:val="31"/>
        </w:numPr>
        <w:ind w:left="284" w:hanging="151"/>
      </w:pPr>
      <w:r>
        <w:t>This last step is repeated recursively for all subsequent activities, creating a statistical tree model</w:t>
      </w:r>
    </w:p>
    <w:p w14:paraId="08DB7050" w14:textId="038D103D" w:rsidR="000A30D6" w:rsidRDefault="00F56D48" w:rsidP="00F56D48">
      <w:pPr>
        <w:pStyle w:val="Lijstalinea"/>
        <w:numPr>
          <w:ilvl w:val="0"/>
          <w:numId w:val="31"/>
        </w:numPr>
        <w:ind w:left="284" w:hanging="151"/>
      </w:pPr>
      <w:r>
        <w:t>This model is extended by the values which are coupled to the activities and then quantified.</w:t>
      </w:r>
    </w:p>
    <w:p w14:paraId="55B4B665" w14:textId="38D5C7B2" w:rsidR="00F56D48" w:rsidRDefault="00F56D48" w:rsidP="00F56D48">
      <w:pPr>
        <w:pStyle w:val="Lijstalinea"/>
        <w:numPr>
          <w:ilvl w:val="0"/>
          <w:numId w:val="31"/>
        </w:numPr>
        <w:ind w:left="284" w:hanging="151"/>
      </w:pPr>
      <w:r>
        <w:t>We now have a tree of probabilities and values which can be subject to statistical analysis.</w:t>
      </w:r>
    </w:p>
    <w:p w14:paraId="3E38100A" w14:textId="5AA63DD1" w:rsidR="00F56D48" w:rsidRDefault="00F56D48" w:rsidP="00F56D48">
      <w:pPr>
        <w:pStyle w:val="Lijstalinea"/>
        <w:numPr>
          <w:ilvl w:val="0"/>
          <w:numId w:val="31"/>
        </w:numPr>
        <w:ind w:left="284" w:hanging="151"/>
      </w:pPr>
      <w:r>
        <w:t xml:space="preserve">Of course the goal, for which the reminder is desired, has to be defined. In its simplest form this is an activity by itself. Else, the concept of goal reasoning </w:t>
      </w:r>
      <w:r>
        <w:fldChar w:fldCharType="begin"/>
      </w:r>
      <w:r>
        <w:instrText xml:space="preserve"> ADDIN ZOTERO_ITEM CSL_CITATION {"citationID":"qV0Rzd5T","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has to be considered as well.</w:t>
      </w:r>
    </w:p>
    <w:p w14:paraId="369E4FD2" w14:textId="797E59B7" w:rsidR="00F56D48" w:rsidRDefault="00F56D48" w:rsidP="00F56D48">
      <w:pPr>
        <w:pStyle w:val="Lijstalinea"/>
        <w:numPr>
          <w:ilvl w:val="0"/>
          <w:numId w:val="31"/>
        </w:numPr>
        <w:ind w:left="284" w:hanging="151"/>
      </w:pPr>
      <w:r>
        <w:t>Depending on assumptions made with regards to the goals, the model may be tweaked.</w:t>
      </w:r>
    </w:p>
    <w:p w14:paraId="4B99B59E" w14:textId="50985439" w:rsidR="00F56D48" w:rsidRDefault="00F56D48" w:rsidP="00F56D48">
      <w:pPr>
        <w:pStyle w:val="Lijstalinea"/>
        <w:numPr>
          <w:ilvl w:val="0"/>
          <w:numId w:val="31"/>
        </w:numPr>
        <w:ind w:left="284" w:hanging="151"/>
      </w:pPr>
      <w:r>
        <w:t xml:space="preserve">An expected value calculation may be done at this point in time in </w:t>
      </w:r>
      <w:r w:rsidR="00FB53A6">
        <w:t>the activity tree, resulting in an activity when the notification should ideally be generated.</w:t>
      </w:r>
    </w:p>
    <w:p w14:paraId="480A64AD" w14:textId="432B636A" w:rsidR="00FB53A6" w:rsidRDefault="00FB53A6" w:rsidP="00F56D48">
      <w:pPr>
        <w:pStyle w:val="Lijstalinea"/>
        <w:numPr>
          <w:ilvl w:val="0"/>
          <w:numId w:val="31"/>
        </w:numPr>
        <w:ind w:left="284" w:hanging="151"/>
      </w:pPr>
      <w:r>
        <w:t>If this activity is reached, the notification should be presented to the user.</w:t>
      </w:r>
    </w:p>
    <w:p w14:paraId="7291BCEF" w14:textId="2BD1B138" w:rsidR="00FB53A6" w:rsidRDefault="00FB53A6" w:rsidP="00F56D48">
      <w:pPr>
        <w:pStyle w:val="Lijstalinea"/>
        <w:numPr>
          <w:ilvl w:val="0"/>
          <w:numId w:val="31"/>
        </w:numPr>
        <w:ind w:left="284" w:hanging="151"/>
      </w:pPr>
      <w:r>
        <w:t>If a different path in the tree becomes reality, the calculations are repeated with this new starting point.</w:t>
      </w:r>
    </w:p>
    <w:p w14:paraId="3A8DDB10" w14:textId="07BB74E3" w:rsidR="00052A1A" w:rsidRPr="00FB53A6" w:rsidRDefault="00FB53A6" w:rsidP="00FB53A6">
      <w:pPr>
        <w:rPr>
          <w:b/>
        </w:rPr>
      </w:pPr>
      <w:r>
        <w:lastRenderedPageBreak/>
        <w:t xml:space="preserve">With this basic idea, the model should be able to dynamically adapt to unexpected changes in the user’s behavior. In order to understand this concept fully, first the </w:t>
      </w:r>
      <w:r w:rsidR="009D4051">
        <w:t>individual concepts are explained and consecutively the combined design</w:t>
      </w:r>
      <w:r>
        <w:t xml:space="preserve"> is revisited</w:t>
      </w:r>
      <w:r w:rsidR="009D4051">
        <w:t>.</w:t>
      </w:r>
      <w:r w:rsidR="0043574A">
        <w:t xml:space="preserve"> </w:t>
      </w:r>
      <w:r>
        <w:t>However, prior to this, some assumptions have to be done to avoid increase of the scope and to clarify some design choices.</w:t>
      </w:r>
    </w:p>
    <w:p w14:paraId="4DE7C6FC" w14:textId="0CE36117" w:rsidR="00DA6728" w:rsidRDefault="00DA6728" w:rsidP="00DA6728">
      <w:pPr>
        <w:pStyle w:val="Kop2"/>
      </w:pPr>
      <w:bookmarkStart w:id="26" w:name="_Toc530673736"/>
      <w:r>
        <w:t>Processing incoming data</w:t>
      </w:r>
      <w:bookmarkEnd w:id="26"/>
    </w:p>
    <w:p w14:paraId="0A1068AE" w14:textId="25216D94" w:rsidR="00C1353F" w:rsidRPr="00C1353F" w:rsidRDefault="00C1353F" w:rsidP="00C1353F">
      <w:r>
        <w:t>As mentioned before, rather than using raw sensor data and a subsequent middleware, a choice is made to use to use data which directly reflects the user’s ADL. For simplicity and ease of implementation, initially a dataset will be used</w:t>
      </w:r>
      <w:r w:rsidR="000302E4">
        <w:t xml:space="preserve"> but options will be kept open for a possible data stream.</w:t>
      </w:r>
    </w:p>
    <w:p w14:paraId="6AD278FE" w14:textId="0E7590A6" w:rsidR="00FB53A6" w:rsidRDefault="00FB53A6" w:rsidP="00FB53A6">
      <w:pPr>
        <w:pStyle w:val="Kop3"/>
      </w:pPr>
      <w:bookmarkStart w:id="27" w:name="_Toc530673737"/>
      <w:r>
        <w:t>Dataset</w:t>
      </w:r>
      <w:bookmarkEnd w:id="27"/>
    </w:p>
    <w:p w14:paraId="4710FA27" w14:textId="77777777" w:rsidR="00BB210F" w:rsidRDefault="000302E4" w:rsidP="000302E4">
      <w:r>
        <w:t xml:space="preserve">The dataset that will be used is one constructed by </w:t>
      </w:r>
      <w:proofErr w:type="spellStart"/>
      <w:r>
        <w:t>Sztyler</w:t>
      </w:r>
      <w:proofErr w:type="spellEnd"/>
      <w:r>
        <w:t xml:space="preserve"> and Carmona </w:t>
      </w:r>
      <w:r>
        <w:fldChar w:fldCharType="begin"/>
      </w:r>
      <w:r>
        <w:instrText xml:space="preserve"> ADDIN ZOTERO_ITEM CSL_CITATION {"citationID":"nYMaFOpy","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t>. It was chosen for</w:t>
      </w:r>
      <w:r w:rsidR="00BB210F">
        <w:t xml:space="preserve"> its easy file format,</w:t>
      </w:r>
      <w:r>
        <w:t xml:space="preserve"> relatively large number of different activities</w:t>
      </w:r>
      <w:r w:rsidR="00BB210F">
        <w:t xml:space="preserve">, and the face that it follows more than one person in more than one situation. </w:t>
      </w:r>
    </w:p>
    <w:p w14:paraId="4F3AE787" w14:textId="3B6A1B19" w:rsidR="000302E4" w:rsidRDefault="00BB210F" w:rsidP="000302E4">
      <w:r>
        <w:t xml:space="preserve">As described by </w:t>
      </w:r>
      <w:proofErr w:type="spellStart"/>
      <w:r>
        <w:t>Sztyler</w:t>
      </w:r>
      <w:proofErr w:type="spellEnd"/>
      <w:r>
        <w:t>, “</w:t>
      </w:r>
      <w:r w:rsidRPr="00BB210F">
        <w:t xml:space="preserve">This dataset comprises event logs </w:t>
      </w:r>
      <w:r w:rsidR="00E04D55">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rsidR="00E04D55">
        <w:t>.”</w:t>
      </w:r>
    </w:p>
    <w:p w14:paraId="709E6153" w14:textId="6E2F78C4" w:rsidR="00E04D55" w:rsidRDefault="00E04D55" w:rsidP="000302E4">
      <w:r>
        <w:t>Every entry in the dataset simply describes the time of the event, which activity it corresponds to, and whether the event is the start or end of said activity. As such, we need two entries to complete an entry of a single activity.</w:t>
      </w:r>
    </w:p>
    <w:p w14:paraId="2E38F336" w14:textId="15582871" w:rsidR="00E04D55" w:rsidRDefault="00E04D55" w:rsidP="000302E4">
      <w:r>
        <w:t>The format of the dataset is that of XES (Extendable Event Stream) which is an implementation of the XML format. A typical entry</w:t>
      </w:r>
      <w:r w:rsidR="005B332C">
        <w:t xml:space="preserve"> for both events of an activity </w:t>
      </w:r>
      <w:r>
        <w:t>looks like this:</w:t>
      </w:r>
    </w:p>
    <w:p w14:paraId="09E717C5" w14:textId="77777777" w:rsidR="005B332C" w:rsidRDefault="005B332C" w:rsidP="000302E4"/>
    <w:bookmarkStart w:id="28" w:name="_MON_1604368721"/>
    <w:bookmarkEnd w:id="28"/>
    <w:p w14:paraId="1AC87A3C" w14:textId="72142547" w:rsidR="00E04D55" w:rsidRPr="000302E4" w:rsidRDefault="000A5CB0" w:rsidP="000302E4">
      <w:r>
        <w:rPr>
          <w:noProof/>
        </w:rPr>
        <w:object w:dxaOrig="9060" w:dyaOrig="2880" w14:anchorId="48AA36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2.85pt;height:2in;mso-width-percent:0;mso-height-percent:0;mso-width-percent:0;mso-height-percent:0" o:ole="">
            <v:imagedata r:id="rId9" o:title=""/>
          </v:shape>
          <o:OLEObject Type="Embed" ProgID="Word.Document.12" ShapeID="_x0000_i1025" DrawAspect="Content" ObjectID="_1608529281" r:id="rId10">
            <o:FieldCodes>\s</o:FieldCodes>
          </o:OLEObject>
        </w:object>
      </w:r>
    </w:p>
    <w:p w14:paraId="4C329A0B" w14:textId="22FF9B86" w:rsidR="005B332C" w:rsidRDefault="005B332C" w:rsidP="005B332C">
      <w:r>
        <w:t xml:space="preserve">Do note, however, that due to there being separate entries for the start and completion of an activity, it is entirely possible that a second activity may be commenced before the prior one is completed. </w:t>
      </w:r>
      <w:r w:rsidR="00C1275C">
        <w:t xml:space="preserve">Furthermore, a complete list of unique activities can be found in Appendix </w:t>
      </w:r>
      <w:r w:rsidR="00C1275C">
        <w:fldChar w:fldCharType="begin"/>
      </w:r>
      <w:r w:rsidR="00C1275C">
        <w:instrText xml:space="preserve"> REF _Ref530630346 \r \h </w:instrText>
      </w:r>
      <w:r w:rsidR="00C1275C">
        <w:fldChar w:fldCharType="separate"/>
      </w:r>
      <w:r w:rsidR="00C1275C">
        <w:t>11.1</w:t>
      </w:r>
      <w:r w:rsidR="00C1275C">
        <w:fldChar w:fldCharType="end"/>
      </w:r>
      <w:r w:rsidR="00C1275C">
        <w:t>.</w:t>
      </w:r>
    </w:p>
    <w:p w14:paraId="3818BDC1" w14:textId="4345A319" w:rsidR="00FB53A6" w:rsidRPr="00FB53A6" w:rsidRDefault="00FB53A6" w:rsidP="00FB53A6">
      <w:pPr>
        <w:pStyle w:val="Kop3"/>
      </w:pPr>
      <w:bookmarkStart w:id="29" w:name="_Toc530673738"/>
      <w:r>
        <w:t>Data</w:t>
      </w:r>
      <w:r w:rsidR="005B332C">
        <w:t xml:space="preserve"> </w:t>
      </w:r>
      <w:r>
        <w:t>stream</w:t>
      </w:r>
      <w:bookmarkEnd w:id="29"/>
    </w:p>
    <w:p w14:paraId="2F57EF3B" w14:textId="24410A1D" w:rsidR="00DA6728" w:rsidRDefault="005B332C" w:rsidP="00DA6728">
      <w:r>
        <w:t>Knowing the format of the dataset which will be used, any format of data stream may be used as long as it contains sufficient information to extract the above</w:t>
      </w:r>
      <w:r w:rsidR="00621386">
        <w:t xml:space="preserve"> properties. In order to do so, a simple middleware will have to be written specifically for the data stream.</w:t>
      </w:r>
    </w:p>
    <w:p w14:paraId="6E2DC3E3" w14:textId="1BAA51F3" w:rsidR="00621386" w:rsidRPr="00DA6728" w:rsidRDefault="00621386" w:rsidP="00DA6728">
      <w:r>
        <w:t xml:space="preserve">Furthermore, when using data streams from Olisto </w:t>
      </w:r>
      <w:r>
        <w:fldChar w:fldCharType="begin"/>
      </w:r>
      <w:r>
        <w:instrText xml:space="preserve"> ADDIN ZOTERO_ITEM CSL_CITATION {"citationID":"7r4qloMn","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Pr>
          <w:noProof/>
        </w:rPr>
        <w:t>[9]</w:t>
      </w:r>
      <w:r>
        <w:fldChar w:fldCharType="end"/>
      </w:r>
      <w:r>
        <w:t>, very different types of events may be expected. Unlike activities such as sleeping and washing, activities would include opening and closing the refrigerator or turning off the lights. Whereas this does not directly pose a problem within the concept, it does require a different approach in terms of goal reasoning.</w:t>
      </w:r>
    </w:p>
    <w:p w14:paraId="2E9069F5" w14:textId="77777777" w:rsidR="009D4051" w:rsidRDefault="009D4051" w:rsidP="009D4051">
      <w:pPr>
        <w:pStyle w:val="Kop2"/>
      </w:pPr>
      <w:bookmarkStart w:id="30" w:name="_Toc530673739"/>
      <w:r>
        <w:t>Activity prediction</w:t>
      </w:r>
      <w:bookmarkEnd w:id="30"/>
    </w:p>
    <w:p w14:paraId="753D9878" w14:textId="44475400" w:rsidR="009D4051" w:rsidRPr="000A2502" w:rsidRDefault="009D4051" w:rsidP="009D4051">
      <w:pPr>
        <w:rPr>
          <w:b/>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w:t>
      </w:r>
      <w:r w:rsidR="000A2502">
        <w:t xml:space="preserve">clustering and association rule learning. Clustering is done to improve the accuracy of the prediction model and eliminate possible outliers, while  </w:t>
      </w:r>
      <w:r>
        <w:t xml:space="preserve">the Expectation Maximization </w:t>
      </w:r>
      <w:r>
        <w:fldChar w:fldCharType="begin"/>
      </w:r>
      <w:r w:rsidR="003730C1">
        <w:instrText xml:space="preserve"> ADDIN ZOTERO_ITEM CSL_CITATION {"citationID":"22aQCpxV","properties":{"formattedCitation":"[50]","plainCitation":"[50]","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3730C1">
        <w:rPr>
          <w:noProof/>
        </w:rPr>
        <w:t>[50]</w:t>
      </w:r>
      <w:r>
        <w:fldChar w:fldCharType="end"/>
      </w:r>
      <w:r>
        <w:t xml:space="preserve"> and Apriori </w:t>
      </w:r>
      <w:r>
        <w:fldChar w:fldCharType="begin"/>
      </w:r>
      <w:r w:rsidR="003730C1">
        <w:instrText xml:space="preserve"> ADDIN ZOTERO_ITEM CSL_CITATION {"citationID":"IaKVujdN","properties":{"formattedCitation":"[51], [52]","plainCitation":"[51], [52]","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w:instrText>
      </w:r>
      <w:r w:rsidR="003730C1" w:rsidRPr="00120FD6">
        <w:rPr>
          <w:lang w:val="nl-NL"/>
        </w:rPr>
        <w:instrText>blisher":"Morgan Kaufman</w:instrText>
      </w:r>
      <w:r w:rsidR="003730C1" w:rsidRPr="000A2502">
        <w:instrText xml:space="preserve">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3730C1" w:rsidRPr="000A2502">
        <w:rPr>
          <w:noProof/>
        </w:rPr>
        <w:t>[51], [52]</w:t>
      </w:r>
      <w:r>
        <w:fldChar w:fldCharType="end"/>
      </w:r>
      <w:r w:rsidRPr="000A2502">
        <w:t xml:space="preserve"> algorithms.</w:t>
      </w:r>
      <w:r w:rsidR="00984AEC" w:rsidRPr="000A2502">
        <w:t xml:space="preserve"> </w:t>
      </w:r>
    </w:p>
    <w:p w14:paraId="570F23D6" w14:textId="77777777" w:rsidR="009D4051" w:rsidRDefault="009D4051" w:rsidP="009D4051">
      <w:pPr>
        <w:pStyle w:val="Kop3"/>
      </w:pPr>
      <w:bookmarkStart w:id="31" w:name="_Toc530673740"/>
      <w:r>
        <w:t>Expectation Maximization</w:t>
      </w:r>
      <w:bookmarkEnd w:id="31"/>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 xml:space="preserve">Within clustering there is a division between two types: hard and soft (or fuzzy) clustering. In hard clustering, an element either belongs to a cluster or it does not. In soft clustering, on the </w:t>
      </w:r>
      <w:r>
        <w:lastRenderedPageBreak/>
        <w:t>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467AA524" w14:textId="13439487" w:rsidR="000A2502" w:rsidRDefault="009D4051" w:rsidP="009D4051">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22A5C4CE" w14:textId="428A8D9A" w:rsidR="000A2502" w:rsidRPr="009C694A" w:rsidRDefault="000A2502" w:rsidP="009D4051">
      <w:r>
        <w:t xml:space="preserve">In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clustering of the activities is done by </w:t>
      </w:r>
      <w:r w:rsidR="00C1275C">
        <w:rPr>
          <w:rFonts w:eastAsiaTheme="minorEastAsia"/>
        </w:rPr>
        <w:t>starting time. Consecutively, outliers are discarded by looking at duration. These clusters are then fed into the Apriori algorithm.</w:t>
      </w:r>
    </w:p>
    <w:p w14:paraId="4DD99050" w14:textId="77777777" w:rsidR="009D4051" w:rsidRPr="009C694A" w:rsidRDefault="009D4051" w:rsidP="009D4051">
      <w:pPr>
        <w:pStyle w:val="Kop3"/>
      </w:pPr>
      <w:bookmarkStart w:id="32" w:name="_Toc530673741"/>
      <w:r>
        <w:t>Apriori algorithm</w:t>
      </w:r>
      <w:bookmarkEnd w:id="32"/>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70B9EBBC"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3730C1">
        <w:instrText xml:space="preserve"> ADDIN ZOTERO_ITEM CSL_CITATION {"citationID":"ejmKUFQj","properties":{"formattedCitation":"[53]","plainCitation":"[53]","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3730C1">
        <w:rPr>
          <w:noProof/>
        </w:rPr>
        <w:t>[53]</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6AAF21AA" w14:textId="5BAB6D38" w:rsidR="00C6511D" w:rsidRPr="00C6511D" w:rsidRDefault="00484CD8"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FE7B9AF" w14:textId="5F9E2606" w:rsidR="00105CE4" w:rsidRPr="0044515F" w:rsidRDefault="00105CE4" w:rsidP="009D4051">
      <w:pPr>
        <w:rPr>
          <w:rFonts w:eastAsiaTheme="minorEastAsia"/>
          <w:b/>
        </w:rPr>
      </w:pPr>
      <w:proofErr w:type="spellStart"/>
      <w:r w:rsidRPr="0044515F">
        <w:rPr>
          <w:rFonts w:eastAsiaTheme="minorEastAsia"/>
          <w:b/>
        </w:rPr>
        <w:t>Alle</w:t>
      </w:r>
      <w:proofErr w:type="spellEnd"/>
      <w:r w:rsidRPr="0044515F">
        <w:rPr>
          <w:rFonts w:eastAsiaTheme="minorEastAsia"/>
          <w:b/>
        </w:rPr>
        <w:t xml:space="preserve"> </w:t>
      </w:r>
      <w:proofErr w:type="spellStart"/>
      <w:r w:rsidRPr="0044515F">
        <w:rPr>
          <w:rFonts w:eastAsiaTheme="minorEastAsia"/>
          <w:b/>
        </w:rPr>
        <w:t>functies</w:t>
      </w:r>
      <w:proofErr w:type="spellEnd"/>
      <w:r w:rsidRPr="0044515F">
        <w:rPr>
          <w:rFonts w:eastAsiaTheme="minorEastAsia"/>
          <w:b/>
        </w:rPr>
        <w:t xml:space="preserve"> </w:t>
      </w:r>
      <w:proofErr w:type="spellStart"/>
      <w:r w:rsidRPr="0044515F">
        <w:rPr>
          <w:rFonts w:eastAsiaTheme="minorEastAsia"/>
          <w:b/>
        </w:rPr>
        <w:t>moeten</w:t>
      </w:r>
      <w:proofErr w:type="spellEnd"/>
      <w:r w:rsidRPr="0044515F">
        <w:rPr>
          <w:rFonts w:eastAsiaTheme="minorEastAsia"/>
          <w:b/>
        </w:rPr>
        <w:t xml:space="preserve"> </w:t>
      </w:r>
      <w:proofErr w:type="spellStart"/>
      <w:r w:rsidRPr="0044515F">
        <w:rPr>
          <w:rFonts w:eastAsiaTheme="minorEastAsia"/>
          <w:b/>
        </w:rPr>
        <w:t>een</w:t>
      </w:r>
      <w:proofErr w:type="spellEnd"/>
      <w:r w:rsidRPr="0044515F">
        <w:rPr>
          <w:rFonts w:eastAsiaTheme="minorEastAsia"/>
          <w:b/>
        </w:rPr>
        <w:t xml:space="preserve"> </w:t>
      </w:r>
      <w:proofErr w:type="spellStart"/>
      <w:r w:rsidRPr="0044515F">
        <w:rPr>
          <w:rFonts w:eastAsiaTheme="minorEastAsia"/>
          <w:b/>
        </w:rPr>
        <w:t>nummer</w:t>
      </w:r>
      <w:proofErr w:type="spellEnd"/>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628D4290" w14:textId="603F78B6" w:rsidR="00C6511D" w:rsidRPr="00C6511D" w:rsidRDefault="00484CD8"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6DFBCAAA" w14:textId="6F9ADDE8" w:rsidR="00C6511D" w:rsidRPr="00C6511D" w:rsidRDefault="00484CD8"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7B807697" w14:textId="0A5274DF" w:rsidR="00C6511D" w:rsidRPr="00C6511D" w:rsidRDefault="00484CD8"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160F9AA1"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w:t>
      </w:r>
      <w:r>
        <w:rPr>
          <w:rFonts w:eastAsiaTheme="minorEastAsia"/>
        </w:rPr>
        <w:lastRenderedPageBreak/>
        <w:t xml:space="preserve">more. Note that there are more measures of interestingness than just those described above, including, but not limited to, collective strength </w:t>
      </w:r>
      <w:r>
        <w:rPr>
          <w:rFonts w:eastAsiaTheme="minorEastAsia"/>
        </w:rPr>
        <w:fldChar w:fldCharType="begin"/>
      </w:r>
      <w:r w:rsidR="003730C1">
        <w:rPr>
          <w:rFonts w:eastAsiaTheme="minorEastAsia"/>
        </w:rPr>
        <w:instrText xml:space="preserve"> ADDIN ZOTERO_ITEM CSL_CITATION {"citationID":"zAe3uxdv","properties":{"formattedCitation":"[54]","plainCitation":"[54]","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3730C1">
        <w:rPr>
          <w:rFonts w:eastAsiaTheme="minorEastAsia"/>
          <w:noProof/>
        </w:rPr>
        <w:t>[54]</w:t>
      </w:r>
      <w:r>
        <w:rPr>
          <w:rFonts w:eastAsiaTheme="minorEastAsia"/>
        </w:rPr>
        <w:fldChar w:fldCharType="end"/>
      </w:r>
      <w:r>
        <w:rPr>
          <w:rFonts w:eastAsiaTheme="minorEastAsia"/>
        </w:rPr>
        <w:t xml:space="preserve"> and leverage </w:t>
      </w:r>
      <w:r>
        <w:rPr>
          <w:rFonts w:eastAsiaTheme="minorEastAsia"/>
        </w:rPr>
        <w:fldChar w:fldCharType="begin"/>
      </w:r>
      <w:r w:rsidR="003730C1">
        <w:rPr>
          <w:rFonts w:eastAsiaTheme="minorEastAsia"/>
        </w:rPr>
        <w:instrText xml:space="preserve"> ADDIN ZOTERO_ITEM CSL_CITATION {"citationID":"RVEDwF4L","properties":{"formattedCitation":"[55]","plainCitation":"[55]","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3730C1">
        <w:rPr>
          <w:rFonts w:eastAsiaTheme="minorEastAsia"/>
          <w:noProof/>
        </w:rPr>
        <w:t>[55]</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6E0080E1" w14:textId="57126826" w:rsidR="009D4051" w:rsidRDefault="009D4051" w:rsidP="009D4051">
      <w:pPr>
        <w:rPr>
          <w:rFonts w:eastAsiaTheme="minorEastAsia"/>
        </w:rPr>
      </w:pPr>
      <w:r>
        <w:t xml:space="preserve">In </w:t>
      </w:r>
      <w:r>
        <w:rPr>
          <w:rFonts w:eastAsiaTheme="minorEastAsia"/>
        </w:rPr>
        <w:fldChar w:fldCharType="begin"/>
      </w:r>
      <w:r w:rsidR="00621386">
        <w:rPr>
          <w:rFonts w:eastAsiaTheme="minorEastAsia"/>
        </w:rPr>
        <w:instrText xml:space="preserve"> ADDIN ZOTERO_ITEM CSL_CITATION {"citationID":"O3Hjat9R","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the Apriori algorithm is used to analyze following activities given the cluster of the current activity, as previously found using the EM algorithm.</w:t>
      </w:r>
    </w:p>
    <w:p w14:paraId="245D3552" w14:textId="0E2DDE04" w:rsidR="009D4051" w:rsidRDefault="009D4051" w:rsidP="009D4051">
      <w:pPr>
        <w:pStyle w:val="Kop2"/>
      </w:pPr>
      <w:bookmarkStart w:id="33" w:name="_Toc530673742"/>
      <w:r>
        <w:t>Value based design</w:t>
      </w:r>
      <w:bookmarkEnd w:id="33"/>
    </w:p>
    <w:p w14:paraId="21C80433" w14:textId="77777777" w:rsidR="00956790" w:rsidRDefault="00CA5B55" w:rsidP="009D4051">
      <w:r w:rsidRPr="0059132C">
        <w:t xml:space="preserve">Rather than </w:t>
      </w:r>
      <w:r w:rsidR="0059132C" w:rsidRPr="0059132C">
        <w:t xml:space="preserve">mirroring the paper, </w:t>
      </w:r>
      <w:r w:rsidR="0059132C">
        <w:t xml:space="preserve">like done with activity prediction, </w:t>
      </w:r>
      <w:r w:rsidR="00956790">
        <w:t xml:space="preserve">reaching a value based smart-reminder systems is done by taking several concepts from </w:t>
      </w:r>
      <w:r w:rsidR="00956790">
        <w:fldChar w:fldCharType="begin"/>
      </w:r>
      <w:r w:rsidR="00956790">
        <w:instrText xml:space="preserve"> ADDIN ZOTERO_ITEM CSL_CITATION {"citationID":"46Hyz0Up","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956790">
        <w:fldChar w:fldCharType="separate"/>
      </w:r>
      <w:r w:rsidR="00956790">
        <w:rPr>
          <w:noProof/>
        </w:rPr>
        <w:t>[8]</w:t>
      </w:r>
      <w:r w:rsidR="00956790">
        <w:fldChar w:fldCharType="end"/>
      </w:r>
      <w:r w:rsidR="00956790">
        <w:t xml:space="preserve"> and </w:t>
      </w:r>
      <w:r w:rsidR="00956790">
        <w:fldChar w:fldCharType="begin"/>
      </w:r>
      <w:r w:rsidR="00956790">
        <w:instrText xml:space="preserve"> ADDIN ZOTERO_ITEM CSL_CITATION {"citationID":"LZNEMYX3","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956790">
        <w:fldChar w:fldCharType="separate"/>
      </w:r>
      <w:r w:rsidR="00956790">
        <w:rPr>
          <w:noProof/>
        </w:rPr>
        <w:t>[44]</w:t>
      </w:r>
      <w:r w:rsidR="00956790">
        <w:fldChar w:fldCharType="end"/>
      </w:r>
      <w:r w:rsidR="00956790">
        <w:t xml:space="preserve">. As explained before, In order for a system to be able to dynamically adapt to the ideas that we deem so logical as humans, the technology needs to have a notion of values. </w:t>
      </w:r>
    </w:p>
    <w:p w14:paraId="167F9AE4" w14:textId="61847173" w:rsidR="00920647" w:rsidRDefault="00956790" w:rsidP="009D4051">
      <w:r>
        <w:t xml:space="preserve">Thanks to their generalizability and stability over time, values are perfectly suitable for identifying underlying reasons for actions </w:t>
      </w:r>
      <w:r>
        <w:fldChar w:fldCharType="begin"/>
      </w:r>
      <w:r>
        <w:instrText xml:space="preserve"> ADDIN ZOTERO_ITEM CSL_CITATION {"citationID":"wcK7lhzX","properties":{"formattedCitation":"[56]","plainCitation":"[56]","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Pr>
          <w:noProof/>
        </w:rPr>
        <w:t>[56]</w:t>
      </w:r>
      <w:r>
        <w:fldChar w:fldCharType="end"/>
      </w:r>
      <w:r>
        <w:t xml:space="preserve">. </w:t>
      </w:r>
      <w:r w:rsidR="00920647">
        <w:t xml:space="preserve">Formalizing this relationship is complex and can be done in a number of different ways. The simple way used in this report follows that of </w:t>
      </w:r>
      <w:proofErr w:type="spellStart"/>
      <w:r w:rsidR="00920647">
        <w:t>Tielman</w:t>
      </w:r>
      <w:proofErr w:type="spellEnd"/>
      <w:r w:rsidR="00920647">
        <w:t xml:space="preserve"> in trying to quantify values for computable simplicity: “we propose a simple number which expresses how much an action demotes (negative numbers) or promotes (positive numbers) a value”. Furthermore, the assumption is made that for different actions, the values are commeasurable in order to aid in the computability. However, this assumption “is not a trivial one”.</w:t>
      </w:r>
    </w:p>
    <w:p w14:paraId="31013892" w14:textId="2DD0C532" w:rsidR="00FF3A4D" w:rsidRDefault="00FF3A4D" w:rsidP="009D4051">
      <w:r>
        <w:t>The logical</w:t>
      </w:r>
      <w:r w:rsidR="004468D1">
        <w:t xml:space="preserve"> step would be to go ahead and assign values to all activities in the dataset for further calculation. However, this is not directly useful to the cause. Instead, let’s revisit what we are actually trying to achieve; </w:t>
      </w:r>
      <w:r w:rsidR="001F77FC">
        <w:t>providing an appropriately time reminder which increases user values.</w:t>
      </w:r>
    </w:p>
    <w:p w14:paraId="6192B5AF" w14:textId="7A16E853" w:rsidR="00956790" w:rsidRDefault="001F77FC" w:rsidP="00956790">
      <w:pPr>
        <w:pStyle w:val="Kop3"/>
      </w:pPr>
      <w:bookmarkStart w:id="34" w:name="_Toc530673743"/>
      <w:r>
        <w:t>The appropriate time</w:t>
      </w:r>
      <w:bookmarkEnd w:id="34"/>
    </w:p>
    <w:p w14:paraId="5BDBBA87" w14:textId="31C92876" w:rsidR="001F77FC" w:rsidRDefault="001F77FC" w:rsidP="001F77FC">
      <w:pPr>
        <w:rPr>
          <w:b/>
        </w:rPr>
      </w:pPr>
      <w:r>
        <w:t xml:space="preserve">The phrasing of the above question already suggests that an appropriate time for a reminder is one which causes and increase in support for user values. However, if the relationship between actions and their values have been previously quantified, these can be seen as a constant. Instead, </w:t>
      </w:r>
      <w:r>
        <w:lastRenderedPageBreak/>
        <w:t xml:space="preserve">focus should be on what effect a reminder has in reducing this value promotion, or even whether it introduces demotion of a certain value. </w:t>
      </w:r>
      <w:proofErr w:type="spellStart"/>
      <w:r w:rsidR="00117620">
        <w:rPr>
          <w:b/>
        </w:rPr>
        <w:t>Wolkje</w:t>
      </w:r>
      <w:proofErr w:type="spellEnd"/>
      <w:r w:rsidR="00117620">
        <w:rPr>
          <w:b/>
        </w:rPr>
        <w:t xml:space="preserve"> met </w:t>
      </w:r>
      <w:proofErr w:type="spellStart"/>
      <w:r w:rsidR="00117620">
        <w:rPr>
          <w:b/>
        </w:rPr>
        <w:t>voorbeeld</w:t>
      </w:r>
      <w:proofErr w:type="spellEnd"/>
    </w:p>
    <w:p w14:paraId="5CC22A48" w14:textId="15C6BC27" w:rsidR="00117620" w:rsidRDefault="00117620" w:rsidP="001F77FC">
      <w:r>
        <w:t xml:space="preserve">Furthermore, the value gain achieved by the reminder actually having its effect and properly reminding should only count in the calculation when the person actually remembers. Since this is difficult to quantify, an assumption has to be made. Assuming the person has to be reminded before a critical activity or point in time T, we also assume that having only a short time t between the reminder and the critical point makes the user more likely to remember. Similarly, being reminded a long time in advance (large t) will have little effect on the person actually remembering. </w:t>
      </w:r>
    </w:p>
    <w:p w14:paraId="042CD88C" w14:textId="71616274" w:rsidR="00117620" w:rsidRPr="00117620" w:rsidRDefault="00117620" w:rsidP="001F77FC">
      <w:r>
        <w:t xml:space="preserve">Combining these two matters, the most appropriate time is the one which shows the </w:t>
      </w:r>
      <w:r w:rsidR="0017681B">
        <w:t>larges value gain. This gain is comprised of the effect of the reminder, the quotient introduced by the time between the reminder and the critical moment, and lastly the value loss introduced by the interruption caused by the notification itself. Therefore, we do not actually need information about the activity promoted values themselves, but rather the losses invoked by the notifications and the gains invoked by the reminders. However, these are quantities which have to be taken from the user.</w:t>
      </w:r>
    </w:p>
    <w:p w14:paraId="39514E10" w14:textId="01F41BAD" w:rsidR="001F77FC" w:rsidRDefault="001F77FC" w:rsidP="001F77FC">
      <w:pPr>
        <w:pStyle w:val="Kop3"/>
      </w:pPr>
      <w:bookmarkStart w:id="35" w:name="_Toc530673744"/>
      <w:r>
        <w:t>Which values</w:t>
      </w:r>
      <w:bookmarkEnd w:id="35"/>
    </w:p>
    <w:p w14:paraId="0CD66FB4" w14:textId="0CA300D4" w:rsidR="001F77FC" w:rsidRPr="00117620" w:rsidRDefault="00117620" w:rsidP="001F77FC">
      <w:pPr>
        <w:rPr>
          <w:b/>
          <w:lang w:val="nl-NL"/>
        </w:rPr>
      </w:pPr>
      <w:r w:rsidRPr="00117620">
        <w:rPr>
          <w:b/>
          <w:lang w:val="nl-NL"/>
        </w:rPr>
        <w:t xml:space="preserve">Lijstje met </w:t>
      </w:r>
      <w:proofErr w:type="spellStart"/>
      <w:r w:rsidRPr="00117620">
        <w:rPr>
          <w:b/>
          <w:lang w:val="nl-NL"/>
        </w:rPr>
        <w:t>values</w:t>
      </w:r>
      <w:proofErr w:type="spellEnd"/>
      <w:r w:rsidRPr="00117620">
        <w:rPr>
          <w:b/>
          <w:lang w:val="nl-NL"/>
        </w:rPr>
        <w:t xml:space="preserve"> en waarom</w:t>
      </w:r>
      <w:r w:rsidR="0067619E">
        <w:rPr>
          <w:b/>
          <w:lang w:val="nl-NL"/>
        </w:rPr>
        <w:t xml:space="preserve"> als we hier </w:t>
      </w:r>
      <w:proofErr w:type="spellStart"/>
      <w:r w:rsidR="0067619E">
        <w:rPr>
          <w:b/>
          <w:lang w:val="nl-NL"/>
        </w:rPr>
        <w:t>uberhaupt</w:t>
      </w:r>
      <w:proofErr w:type="spellEnd"/>
      <w:r w:rsidR="0067619E">
        <w:rPr>
          <w:b/>
          <w:lang w:val="nl-NL"/>
        </w:rPr>
        <w:t xml:space="preserve"> iets mee doen</w:t>
      </w:r>
    </w:p>
    <w:p w14:paraId="082AFFFD" w14:textId="3D29D5F9" w:rsidR="00C1275C" w:rsidRDefault="00C1275C" w:rsidP="00C1275C">
      <w:pPr>
        <w:pStyle w:val="Kop2"/>
      </w:pPr>
      <w:bookmarkStart w:id="36" w:name="_Toc530673745"/>
      <w:r w:rsidRPr="00956790">
        <w:t>Statistical analysis</w:t>
      </w:r>
      <w:bookmarkEnd w:id="36"/>
    </w:p>
    <w:p w14:paraId="09027DE3" w14:textId="2AF1903D" w:rsidR="001F77FC" w:rsidRDefault="00CD1444" w:rsidP="001F77FC">
      <w:r>
        <w:t>Recapping on the current status, using the clustering and prediction techniques, given any current activity we can predict a next activity</w:t>
      </w:r>
      <w:r w:rsidR="00C6511D">
        <w:t xml:space="preserve"> with a certain probability</w:t>
      </w:r>
      <w:r>
        <w:t xml:space="preserve">. This, however, only brings us one step further in time. Remember that the aim is to find an appropriate moment for a notification. For simplicity, we accept that reaching the goal is synonymous to reaching a certain activity. </w:t>
      </w:r>
      <w:proofErr w:type="spellStart"/>
      <w:r w:rsidR="0067619E">
        <w:rPr>
          <w:b/>
        </w:rPr>
        <w:t>Dit</w:t>
      </w:r>
      <w:proofErr w:type="spellEnd"/>
      <w:r w:rsidR="0067619E">
        <w:rPr>
          <w:b/>
        </w:rPr>
        <w:t xml:space="preserve"> </w:t>
      </w:r>
      <w:proofErr w:type="spellStart"/>
      <w:r w:rsidR="0067619E">
        <w:rPr>
          <w:b/>
        </w:rPr>
        <w:t>moet</w:t>
      </w:r>
      <w:proofErr w:type="spellEnd"/>
      <w:r w:rsidR="0067619E">
        <w:rPr>
          <w:b/>
        </w:rPr>
        <w:t xml:space="preserve"> </w:t>
      </w:r>
      <w:proofErr w:type="spellStart"/>
      <w:r w:rsidR="0067619E">
        <w:rPr>
          <w:b/>
        </w:rPr>
        <w:t>ook</w:t>
      </w:r>
      <w:proofErr w:type="spellEnd"/>
      <w:r w:rsidR="0067619E">
        <w:rPr>
          <w:b/>
        </w:rPr>
        <w:t xml:space="preserve"> </w:t>
      </w:r>
      <w:proofErr w:type="spellStart"/>
      <w:r w:rsidR="0067619E">
        <w:rPr>
          <w:b/>
        </w:rPr>
        <w:t>als</w:t>
      </w:r>
      <w:proofErr w:type="spellEnd"/>
      <w:r w:rsidR="0067619E">
        <w:rPr>
          <w:b/>
        </w:rPr>
        <w:t xml:space="preserve"> assumption </w:t>
      </w:r>
      <w:proofErr w:type="spellStart"/>
      <w:r w:rsidR="0067619E">
        <w:rPr>
          <w:b/>
        </w:rPr>
        <w:t>wolkje</w:t>
      </w:r>
      <w:proofErr w:type="spellEnd"/>
      <w:r w:rsidR="0067619E">
        <w:rPr>
          <w:b/>
        </w:rPr>
        <w:t xml:space="preserve"> </w:t>
      </w:r>
      <w:r>
        <w:t>As such, the notification should be presented before this activity, but not too long before. The problem can as such be illustrated as:</w:t>
      </w:r>
    </w:p>
    <w:p w14:paraId="2B1BDC04" w14:textId="2295520D" w:rsidR="00CD1444" w:rsidRDefault="00CD1444" w:rsidP="00CD1444">
      <w:pPr>
        <w:pStyle w:val="Citaat"/>
      </w:pPr>
      <w:r>
        <w:t>Given a current activity A and a goal activity Z, we are looking for an activity S with the highest value, that will be reached with only a minimal number of expected steps remaining before we reach Z. So:</w:t>
      </w:r>
    </w:p>
    <w:p w14:paraId="66D45566" w14:textId="3B50B185" w:rsidR="00CD1444" w:rsidRPr="00CD1444" w:rsidRDefault="00CD1444" w:rsidP="00CD1444">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28B71D0" w14:textId="110C56BA" w:rsidR="00CD1444" w:rsidRDefault="00CD1444" w:rsidP="00CD1444">
      <w:pPr>
        <w:pStyle w:val="Citaat"/>
      </w:pPr>
      <w:r>
        <w:t>Where the aim is to find a minimal m with a maximal value for S.</w:t>
      </w:r>
    </w:p>
    <w:p w14:paraId="3F5EB3F9" w14:textId="44657E5B" w:rsidR="007D039F" w:rsidRDefault="007D039F" w:rsidP="00CD1444">
      <w:r>
        <w:lastRenderedPageBreak/>
        <w:t xml:space="preserve">Now one way would be to simply traverse the probability tree, one activity after another. However, this is a very intensive process. Assuming there are enough recorded activities, we can safely </w:t>
      </w:r>
      <w:r w:rsidRPr="00B15003">
        <w:rPr>
          <w:b/>
        </w:rPr>
        <w:t>assume</w:t>
      </w:r>
      <w:r w:rsidR="00B15003">
        <w:t xml:space="preserve"> </w:t>
      </w:r>
      <w:r w:rsidR="00B15003">
        <w:rPr>
          <w:b/>
        </w:rPr>
        <w:t>(</w:t>
      </w:r>
      <w:proofErr w:type="spellStart"/>
      <w:r w:rsidR="00B15003">
        <w:rPr>
          <w:b/>
        </w:rPr>
        <w:t>wolkje</w:t>
      </w:r>
      <w:proofErr w:type="spellEnd"/>
      <w:r w:rsidR="00B15003">
        <w:rPr>
          <w:b/>
        </w:rPr>
        <w:t>)</w:t>
      </w:r>
      <w:r>
        <w:t xml:space="preserve"> that at one point the user reaches a similar activity to one performed before. As a result, the activities can no longer be modeled just as a tree, but also as a</w:t>
      </w:r>
      <w:r w:rsidR="00C6511D">
        <w:t xml:space="preserve"> (discrete time)</w:t>
      </w:r>
      <w:r>
        <w:t xml:space="preserve"> Markov chain where every activity is a state. The advantage of this is that there are numerous documented ways to analyze such chains. However, in order to do that, we first need to more clearly define the problem mathematically. </w:t>
      </w:r>
      <w:r w:rsidRPr="00671F31">
        <w:t>This</w:t>
      </w:r>
      <w:r w:rsidR="00671F31" w:rsidRPr="00671F31">
        <w:t xml:space="preserve"> is done by analyzing the two components that need to</w:t>
      </w:r>
      <w:r w:rsidR="00671F31">
        <w:t xml:space="preserve"> be found: the expected value of S and a corresponding expected number of steps from S to Z. </w:t>
      </w:r>
      <w:r>
        <w:t xml:space="preserve">These </w:t>
      </w:r>
      <w:r w:rsidR="00671F31">
        <w:t>two</w:t>
      </w:r>
      <w:r>
        <w:t xml:space="preserve"> steps </w:t>
      </w:r>
      <w:r w:rsidR="00DC0C67">
        <w:t>can both be calculated through the use of Markov chains.</w:t>
      </w:r>
      <w:r>
        <w:t xml:space="preserve"> </w:t>
      </w:r>
    </w:p>
    <w:p w14:paraId="728C793B" w14:textId="5EFF1093" w:rsidR="00671F31" w:rsidRDefault="00671F31" w:rsidP="00671F31">
      <w:pPr>
        <w:rPr>
          <w:b/>
          <w:lang w:val="nl-NL"/>
        </w:rPr>
      </w:pPr>
      <w:r w:rsidRPr="00CA5DD6">
        <w:rPr>
          <w:b/>
          <w:lang w:val="nl-NL"/>
        </w:rPr>
        <w:t xml:space="preserve">Ergens wolkje met uitleg wat </w:t>
      </w:r>
      <w:proofErr w:type="spellStart"/>
      <w:r w:rsidRPr="00CA5DD6">
        <w:rPr>
          <w:b/>
          <w:lang w:val="nl-NL"/>
        </w:rPr>
        <w:t>markov</w:t>
      </w:r>
      <w:proofErr w:type="spellEnd"/>
      <w:r w:rsidRPr="00CA5DD6">
        <w:rPr>
          <w:b/>
          <w:lang w:val="nl-NL"/>
        </w:rPr>
        <w:t xml:space="preserve"> chain precies is</w:t>
      </w:r>
      <w:r w:rsidR="00FC0BB0">
        <w:rPr>
          <w:b/>
          <w:lang w:val="nl-NL"/>
        </w:rPr>
        <w:t>… blabla over FSM</w:t>
      </w:r>
    </w:p>
    <w:p w14:paraId="6F15A7CA" w14:textId="77777777" w:rsidR="00C6511D" w:rsidRPr="00CA5DD6" w:rsidRDefault="00C6511D" w:rsidP="00671F31">
      <w:pPr>
        <w:rPr>
          <w:b/>
          <w:lang w:val="nl-NL"/>
        </w:rPr>
      </w:pPr>
    </w:p>
    <w:p w14:paraId="6F2827D1" w14:textId="1DDFF143" w:rsidR="00671F31" w:rsidRPr="00671F31" w:rsidRDefault="00671F31" w:rsidP="00CD1444">
      <w:pPr>
        <w:rPr>
          <w:b/>
        </w:rPr>
      </w:pPr>
      <w:proofErr w:type="spellStart"/>
      <w:r>
        <w:rPr>
          <w:b/>
        </w:rPr>
        <w:t>Illustratie</w:t>
      </w:r>
      <w:proofErr w:type="spellEnd"/>
      <w:r>
        <w:rPr>
          <w:b/>
        </w:rPr>
        <w:t xml:space="preserve"> probability tree </w:t>
      </w:r>
      <w:proofErr w:type="spellStart"/>
      <w:r>
        <w:rPr>
          <w:b/>
        </w:rPr>
        <w:t>naar</w:t>
      </w:r>
      <w:proofErr w:type="spellEnd"/>
      <w:r>
        <w:rPr>
          <w:b/>
        </w:rPr>
        <w:t xml:space="preserve"> </w:t>
      </w:r>
      <w:proofErr w:type="spellStart"/>
      <w:r>
        <w:rPr>
          <w:b/>
        </w:rPr>
        <w:t>markov</w:t>
      </w:r>
      <w:proofErr w:type="spellEnd"/>
      <w:r>
        <w:rPr>
          <w:b/>
        </w:rPr>
        <w:t xml:space="preserve"> chain</w:t>
      </w:r>
    </w:p>
    <w:p w14:paraId="4DC8A2A0" w14:textId="0CC84174" w:rsidR="007D039F" w:rsidRDefault="00671F31" w:rsidP="007D039F">
      <w:pPr>
        <w:pStyle w:val="Kop3"/>
      </w:pPr>
      <w:bookmarkStart w:id="37" w:name="_Ref534779198"/>
      <w:r>
        <w:t>Expected value</w:t>
      </w:r>
      <w:bookmarkEnd w:id="37"/>
    </w:p>
    <w:p w14:paraId="0FC75484" w14:textId="03E61810" w:rsidR="00105CE4" w:rsidRDefault="00DC0C67" w:rsidP="00DC0C67">
      <w:r>
        <w:t>The expected value of any random variable X can be defined as the probability-weighted average of all possible values X can take on</w:t>
      </w:r>
      <w:r w:rsidR="00105CE4">
        <w:t xml:space="preserve"> </w:t>
      </w:r>
      <w:r w:rsidR="00105CE4">
        <w:fldChar w:fldCharType="begin"/>
      </w:r>
      <w:r w:rsidR="00105CE4">
        <w:instrText xml:space="preserve"> ADDIN ZOTERO_ITEM CSL_CITATION {"citationID":"0RtgcVXp","properties":{"formattedCitation":"[57]","plainCitation":"[57]","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105CE4">
        <w:fldChar w:fldCharType="separate"/>
      </w:r>
      <w:r w:rsidR="00105CE4">
        <w:rPr>
          <w:noProof/>
        </w:rPr>
        <w:t>[57]</w:t>
      </w:r>
      <w:r w:rsidR="00105CE4">
        <w:fldChar w:fldCharType="end"/>
      </w:r>
      <w:r>
        <w:t xml:space="preserve">. </w:t>
      </w:r>
      <w:r w:rsidR="00105CE4">
        <w:t>Accepting that any activity is linked to a certain number describing its value, this can be written as:</w:t>
      </w:r>
    </w:p>
    <w:p w14:paraId="712D2167" w14:textId="39F1BE19" w:rsidR="00C6511D" w:rsidRPr="00C6511D" w:rsidRDefault="00484CD8" w:rsidP="00DC0C67">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7983BC0E" w14:textId="52A7DCDD" w:rsidR="00DC0C67" w:rsidRDefault="00105CE4" w:rsidP="00DC0C67">
      <w:r>
        <w:t xml:space="preserve">All that remains is to find the probability of each state. </w:t>
      </w:r>
      <w:r w:rsidR="00C6511D">
        <w:t>Given that we know all transient probabilities</w:t>
      </w:r>
      <w:r w:rsidR="001C6BDE">
        <w:t>, a transition matrix of the system can be built. As an example, we will take a system of three states that represent three activities as shown in the figure below.</w:t>
      </w:r>
    </w:p>
    <w:p w14:paraId="216BD398" w14:textId="77777777" w:rsidR="001C6BDE" w:rsidRDefault="001C6BDE" w:rsidP="001C6BDE">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Pr="001C6BDE">
        <w:rPr>
          <w:rFonts w:ascii="Times New Roman" w:eastAsia="Times New Roman" w:hAnsi="Times New Roman" w:cs="Times New Roman"/>
          <w:noProof/>
          <w:color w:val="auto"/>
          <w:lang w:val="nl-NL" w:eastAsia="nl-NL" w:bidi="ar-SA"/>
        </w:rPr>
        <w:drawing>
          <wp:inline distT="0" distB="0" distL="0" distR="0" wp14:anchorId="6D225BA1" wp14:editId="44A26EEB">
            <wp:extent cx="4714240" cy="2089785"/>
            <wp:effectExtent l="0" t="0" r="0" b="5715"/>
            <wp:docPr id="7" name="Afbeelding 7" descr="Markov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kov mo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4240" cy="2089785"/>
                    </a:xfrm>
                    <a:prstGeom prst="rect">
                      <a:avLst/>
                    </a:prstGeom>
                    <a:noFill/>
                    <a:ln>
                      <a:noFill/>
                    </a:ln>
                  </pic:spPr>
                </pic:pic>
              </a:graphicData>
            </a:graphic>
          </wp:inline>
        </w:drawing>
      </w:r>
      <w:r w:rsidRPr="001C6BDE">
        <w:rPr>
          <w:rFonts w:ascii="Times New Roman" w:eastAsia="Times New Roman" w:hAnsi="Times New Roman" w:cs="Times New Roman"/>
          <w:color w:val="auto"/>
          <w:lang w:val="nl-NL" w:eastAsia="nl-NL" w:bidi="ar-SA"/>
        </w:rPr>
        <w:fldChar w:fldCharType="end"/>
      </w:r>
    </w:p>
    <w:p w14:paraId="5A2219A9" w14:textId="62A441B3" w:rsidR="001C6BDE" w:rsidRDefault="001C6BDE" w:rsidP="001C6BDE">
      <w:pPr>
        <w:pStyle w:val="Bijschrift"/>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Example state model with values</w:t>
      </w:r>
    </w:p>
    <w:p w14:paraId="0220ABB5" w14:textId="0DA33034" w:rsidR="001C6BDE" w:rsidRDefault="001C6BDE" w:rsidP="00B15003">
      <w:pPr>
        <w:rPr>
          <w:lang w:eastAsia="nl-NL" w:bidi="ar-SA"/>
        </w:rPr>
      </w:pPr>
      <w:r>
        <w:rPr>
          <w:lang w:eastAsia="nl-NL" w:bidi="ar-SA"/>
        </w:rPr>
        <w:lastRenderedPageBreak/>
        <w:t xml:space="preserve">In the model it can be seen that each state has a certain value and a probability to reach a different state next. </w:t>
      </w:r>
      <w:r w:rsidR="00B15003">
        <w:rPr>
          <w:lang w:eastAsia="nl-NL" w:bidi="ar-SA"/>
        </w:rPr>
        <w:t>These probabilities and values can be combined in a so called transition matrix and a value matrix. For the example model that would result in respectively:</w:t>
      </w:r>
    </w:p>
    <w:p w14:paraId="42122455" w14:textId="0A7FB276" w:rsidR="00B15003" w:rsidRPr="00B15003" w:rsidRDefault="00484CD8"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8245795" w14:textId="37C644A9" w:rsidR="002B7E9A" w:rsidRDefault="002B7E9A" w:rsidP="00B15003">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0A508329" w14:textId="77777777" w:rsidR="00CF0314" w:rsidRPr="002B7E9A" w:rsidRDefault="00CF0314" w:rsidP="00CF0314">
      <w:pPr>
        <w:rPr>
          <w:rFonts w:eastAsiaTheme="minorEastAsia"/>
          <w:b/>
          <w:lang w:eastAsia="nl-NL" w:bidi="ar-SA"/>
        </w:rPr>
      </w:pPr>
      <w:proofErr w:type="spellStart"/>
      <w:r>
        <w:rPr>
          <w:rFonts w:eastAsiaTheme="minorEastAsia"/>
          <w:b/>
          <w:lang w:eastAsia="nl-NL" w:bidi="ar-SA"/>
        </w:rPr>
        <w:t>Definitiewolkjes</w:t>
      </w:r>
      <w:proofErr w:type="spellEnd"/>
    </w:p>
    <w:p w14:paraId="4C44E6A1" w14:textId="05671060" w:rsidR="00CF0314" w:rsidRDefault="00CF0314" w:rsidP="00B15003">
      <w:pPr>
        <w:rPr>
          <w:rFonts w:eastAsiaTheme="minorEastAsia"/>
          <w:lang w:eastAsia="nl-NL" w:bidi="ar-SA"/>
        </w:rPr>
      </w:pPr>
      <w:r>
        <w:rPr>
          <w:rFonts w:eastAsiaTheme="minorEastAsia"/>
          <w:b/>
          <w:lang w:eastAsia="nl-NL" w:bidi="ar-SA"/>
        </w:rPr>
        <w:t>Irreducible: Ability to get from any state to any state</w:t>
      </w:r>
      <w:r>
        <w:rPr>
          <w:rFonts w:eastAsiaTheme="minorEastAsia"/>
          <w:lang w:eastAsia="nl-NL" w:bidi="ar-SA"/>
        </w:rPr>
        <w:t xml:space="preserve"> </w:t>
      </w:r>
    </w:p>
    <w:p w14:paraId="093B3074" w14:textId="77777777" w:rsidR="002B7E9A" w:rsidRDefault="00B15003" w:rsidP="00B15003">
      <w:pPr>
        <w:rPr>
          <w:rFonts w:eastAsiaTheme="minorEastAsia"/>
          <w:lang w:eastAsia="nl-NL" w:bidi="ar-SA"/>
        </w:rPr>
      </w:pPr>
      <w:r>
        <w:rPr>
          <w:rFonts w:eastAsiaTheme="minorEastAsia"/>
          <w:lang w:eastAsia="nl-NL" w:bidi="ar-SA"/>
        </w:rPr>
        <w:t xml:space="preserve">As mentioned before, an important characteristic of our system is that we are able to reach </w:t>
      </w:r>
      <w:r w:rsidR="002B7E9A">
        <w:rPr>
          <w:rFonts w:eastAsiaTheme="minorEastAsia"/>
          <w:lang w:eastAsia="nl-NL" w:bidi="ar-SA"/>
        </w:rPr>
        <w:t>any</w:t>
      </w:r>
      <w:r>
        <w:rPr>
          <w:rFonts w:eastAsiaTheme="minorEastAsia"/>
          <w:lang w:eastAsia="nl-NL" w:bidi="ar-SA"/>
        </w:rPr>
        <w:t xml:space="preserve"> state from any state since it is a repeating system. In simple words, at any moment we know that a person, at one point, will fall asleep again.</w:t>
      </w:r>
      <w:r w:rsidR="002B7E9A">
        <w:rPr>
          <w:rFonts w:eastAsiaTheme="minorEastAsia"/>
          <w:lang w:eastAsia="nl-NL" w:bidi="ar-SA"/>
        </w:rPr>
        <w:t xml:space="preserve"> This property allows finding the stationary probabilities; the steady-state probabilities as the number of steps taken approaches infinity. As such, the equation we are attempting to solve is:</w:t>
      </w:r>
    </w:p>
    <w:p w14:paraId="5D460432" w14:textId="77777777" w:rsidR="002B7E9A" w:rsidRPr="002B7E9A" w:rsidRDefault="00484CD8"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6534C8B" w14:textId="696B87BF" w:rsidR="00B15003" w:rsidRDefault="002B7E9A" w:rsidP="00B15003">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t>
      </w:r>
      <w:r w:rsidR="00FF306F">
        <w:rPr>
          <w:rFonts w:eastAsiaTheme="minorEastAsia"/>
          <w:lang w:eastAsia="nl-NL" w:bidi="ar-SA"/>
        </w:rPr>
        <w:t>whose entries are the probabilities of the states, all summing to 1.</w:t>
      </w:r>
      <w:r>
        <w:rPr>
          <w:rFonts w:eastAsiaTheme="minorEastAsia"/>
          <w:lang w:eastAsia="nl-NL" w:bidi="ar-SA"/>
        </w:rPr>
        <w:t xml:space="preserve"> </w:t>
      </w:r>
      <w:r w:rsidR="00FF306F">
        <w:rPr>
          <w:rFonts w:eastAsiaTheme="minorEastAsia"/>
          <w:lang w:eastAsia="nl-NL" w:bidi="ar-SA"/>
        </w:rPr>
        <w:t>For a small number of states, this can be manually done using some simple variable substitution and some linear algebra knowledge. Especially for larger systems, however, working with the full matrices is easier. With some quick rewriting:</w:t>
      </w:r>
    </w:p>
    <w:p w14:paraId="5DF93657" w14:textId="77777777" w:rsidR="00FF306F" w:rsidRPr="00FF306F" w:rsidRDefault="00484CD8"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46C98186" w14:textId="14A49073" w:rsidR="00FF306F" w:rsidRPr="00FF306F" w:rsidRDefault="00484CD8"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53772A58" w14:textId="604ED856" w:rsidR="00FF306F" w:rsidRDefault="0083619D" w:rsidP="00B15003">
      <w:pPr>
        <w:rPr>
          <w:rFonts w:eastAsiaTheme="minorEastAsia"/>
          <w:lang w:eastAsia="nl-NL" w:bidi="ar-SA"/>
        </w:rPr>
      </w:pPr>
      <w:r>
        <w:rPr>
          <w:rFonts w:eastAsiaTheme="minorEastAsia"/>
          <w:lang w:eastAsia="nl-NL" w:bidi="ar-SA"/>
        </w:rPr>
        <w:t>This can be solved by finding the</w:t>
      </w:r>
      <w:r w:rsidR="00A054D9">
        <w:rPr>
          <w:rFonts w:eastAsiaTheme="minorEastAsia"/>
          <w:lang w:eastAsia="nl-NL" w:bidi="ar-SA"/>
        </w:rPr>
        <w:t xml:space="preserve"> eigenvalues and corresponding</w:t>
      </w:r>
      <w:r>
        <w:rPr>
          <w:rFonts w:eastAsiaTheme="minorEastAsia"/>
          <w:lang w:eastAsia="nl-NL" w:bidi="ar-SA"/>
        </w:rPr>
        <w:t xml:space="preserve"> eigenvectors of </w:t>
      </w:r>
      <w:r w:rsidR="00A054D9">
        <w:rPr>
          <w:rFonts w:eastAsiaTheme="minorEastAsia"/>
          <w:lang w:eastAsia="nl-NL" w:bidi="ar-SA"/>
        </w:rPr>
        <w:t xml:space="preserve">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sidR="00A054D9">
        <w:rPr>
          <w:rFonts w:eastAsiaTheme="minorEastAsia"/>
          <w:lang w:eastAsia="nl-NL" w:bidi="ar-SA"/>
        </w:rPr>
        <w:t xml:space="preserve">. Of course, there will be multiple eigenvectors, but the one corresponding to the stationary distribution is that for which all entries of the eigenvector are positive. In our example, this would be the eigenvector corresponding to the eigenvalue </w:t>
      </w:r>
      <m:oMath>
        <m:r>
          <w:rPr>
            <w:rFonts w:ascii="Cambria Math" w:eastAsiaTheme="minorEastAsia" w:hAnsi="Cambria Math"/>
            <w:lang w:eastAsia="nl-NL" w:bidi="ar-SA"/>
          </w:rPr>
          <m:t>λ=1</m:t>
        </m:r>
      </m:oMath>
      <w:r w:rsidR="00A054D9">
        <w:rPr>
          <w:rFonts w:eastAsiaTheme="minorEastAsia"/>
          <w:lang w:eastAsia="nl-NL" w:bidi="ar-SA"/>
        </w:rPr>
        <w:t xml:space="preserve">, which is </w:t>
      </w:r>
      <m:oMath>
        <m:r>
          <w:rPr>
            <w:rFonts w:ascii="Cambria Math" w:eastAsiaTheme="minorEastAsia" w:hAnsi="Cambria Math"/>
            <w:lang w:eastAsia="nl-NL" w:bidi="ar-SA"/>
          </w:rPr>
          <m:t>(0.38, 0.81, 1)</m:t>
        </m:r>
      </m:oMath>
      <w:r w:rsidR="00A054D9">
        <w:rPr>
          <w:rFonts w:eastAsiaTheme="minorEastAsia"/>
          <w:lang w:eastAsia="nl-NL" w:bidi="ar-SA"/>
        </w:rPr>
        <w:t>. Consequently, the stationary distribution is:</w:t>
      </w:r>
    </w:p>
    <w:p w14:paraId="2CED5BAE" w14:textId="24C3A28F" w:rsidR="00A054D9" w:rsidRPr="00A054D9" w:rsidRDefault="00A054D9" w:rsidP="00B15003">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00400BEA" w14:textId="75EF2B41" w:rsidR="00A054D9" w:rsidRDefault="00A054D9" w:rsidP="00B15003">
      <w:pPr>
        <w:rPr>
          <w:rFonts w:eastAsiaTheme="minorEastAsia"/>
          <w:lang w:eastAsia="nl-NL" w:bidi="ar-SA"/>
        </w:rPr>
      </w:pPr>
      <w:r>
        <w:rPr>
          <w:rFonts w:eastAsiaTheme="minorEastAsia"/>
          <w:lang w:eastAsia="nl-NL" w:bidi="ar-SA"/>
        </w:rPr>
        <w:t xml:space="preserve">Having found the stationary distribution, </w:t>
      </w:r>
      <w:r w:rsidR="008756D6">
        <w:rPr>
          <w:rFonts w:eastAsiaTheme="minorEastAsia"/>
          <w:lang w:eastAsia="nl-NL" w:bidi="ar-SA"/>
        </w:rPr>
        <w:t>the corresponding expected values are only a step away:</w:t>
      </w:r>
    </w:p>
    <w:p w14:paraId="735B61E8" w14:textId="258A8A45" w:rsidR="008756D6" w:rsidRPr="008756D6" w:rsidRDefault="00484CD8"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6EA7EDC" w14:textId="4EE732C3" w:rsidR="008756D6" w:rsidRDefault="008756D6" w:rsidP="00B15003">
      <w:pPr>
        <w:rPr>
          <w:rFonts w:eastAsiaTheme="minorEastAsia"/>
          <w:lang w:eastAsia="nl-NL" w:bidi="ar-SA"/>
        </w:rPr>
      </w:pPr>
    </w:p>
    <w:p w14:paraId="589B4209" w14:textId="1F2522EE" w:rsidR="00CF0314" w:rsidRDefault="008756D6" w:rsidP="00B15003">
      <w:pPr>
        <w:rPr>
          <w:rFonts w:eastAsiaTheme="minorEastAsia"/>
          <w:lang w:eastAsia="nl-NL" w:bidi="ar-SA"/>
        </w:rPr>
      </w:pPr>
      <w:r>
        <w:rPr>
          <w:rFonts w:eastAsiaTheme="minorEastAsia"/>
          <w:lang w:eastAsia="nl-NL" w:bidi="ar-SA"/>
        </w:rPr>
        <w:t>As shown, this is a simple solution to finding probabilities</w:t>
      </w:r>
      <w:r w:rsidR="00DE610E">
        <w:rPr>
          <w:rFonts w:eastAsiaTheme="minorEastAsia"/>
          <w:lang w:eastAsia="nl-NL" w:bidi="ar-SA"/>
        </w:rPr>
        <w:t xml:space="preserve"> and expected values for an irreducible Markov chain. There is, however, a problem when we look at the problem posed at the beginning of this section. When going from state A, through S, to final state Z we require state S to be reached before the final state Z. The model that was just dis</w:t>
      </w:r>
      <w:r w:rsidR="00CF0314">
        <w:rPr>
          <w:rFonts w:eastAsiaTheme="minorEastAsia"/>
          <w:lang w:eastAsia="nl-NL" w:bidi="ar-SA"/>
        </w:rPr>
        <w:t xml:space="preserve">cussed doesn’t see state Z as a final or ‘losing’ state but simply allows for continuation. In order to solve this problem, the transition matrix has to undergo a transformation and make the final state absorbing. </w:t>
      </w:r>
    </w:p>
    <w:p w14:paraId="6EB9D54E" w14:textId="5F438750" w:rsidR="00CF0314" w:rsidRDefault="00CF0314" w:rsidP="00CF0314">
      <w:pPr>
        <w:pStyle w:val="Kop3"/>
        <w:rPr>
          <w:lang w:eastAsia="nl-NL" w:bidi="ar-SA"/>
        </w:rPr>
      </w:pPr>
      <w:r>
        <w:rPr>
          <w:lang w:eastAsia="nl-NL" w:bidi="ar-SA"/>
        </w:rPr>
        <w:t>Absorbing Markov chain</w:t>
      </w:r>
    </w:p>
    <w:p w14:paraId="0258B037" w14:textId="3D1C1BF2" w:rsidR="00CF0314" w:rsidRDefault="00CF0314" w:rsidP="00CF0314">
      <w:pPr>
        <w:rPr>
          <w:rFonts w:eastAsiaTheme="minorEastAsia"/>
          <w:b/>
          <w:lang w:eastAsia="nl-NL" w:bidi="ar-SA"/>
        </w:rPr>
      </w:pPr>
      <w:proofErr w:type="spellStart"/>
      <w:r>
        <w:rPr>
          <w:rFonts w:eastAsiaTheme="minorEastAsia"/>
          <w:b/>
          <w:lang w:eastAsia="nl-NL" w:bidi="ar-SA"/>
        </w:rPr>
        <w:t>Definitie</w:t>
      </w:r>
      <w:proofErr w:type="spellEnd"/>
      <w:r>
        <w:rPr>
          <w:rFonts w:eastAsiaTheme="minorEastAsia"/>
          <w:b/>
          <w:lang w:eastAsia="nl-NL" w:bidi="ar-SA"/>
        </w:rPr>
        <w:t xml:space="preserve">: Absorbing state: a state that, once entered, cannot be </w:t>
      </w:r>
      <w:r w:rsidR="0044515F">
        <w:rPr>
          <w:rFonts w:eastAsiaTheme="minorEastAsia"/>
          <w:b/>
          <w:lang w:eastAsia="nl-NL" w:bidi="ar-SA"/>
        </w:rPr>
        <w:t>exited</w:t>
      </w:r>
      <w:r>
        <w:rPr>
          <w:rFonts w:eastAsiaTheme="minorEastAsia"/>
          <w:b/>
          <w:lang w:eastAsia="nl-NL" w:bidi="ar-SA"/>
        </w:rPr>
        <w:t>.</w:t>
      </w:r>
    </w:p>
    <w:p w14:paraId="7C3A472E" w14:textId="46DEA05E" w:rsidR="00C72C00" w:rsidRDefault="0044515F" w:rsidP="00CF0314">
      <w:pPr>
        <w:rPr>
          <w:rFonts w:eastAsiaTheme="minorEastAsia"/>
          <w:b/>
          <w:lang w:eastAsia="nl-NL" w:bidi="ar-SA"/>
        </w:rPr>
      </w:pPr>
      <w:r>
        <w:rPr>
          <w:rFonts w:eastAsiaTheme="minorEastAsia"/>
          <w:b/>
          <w:lang w:eastAsia="nl-NL" w:bidi="ar-SA"/>
        </w:rPr>
        <w:t>Recurrent</w:t>
      </w:r>
      <w:r w:rsidR="00C72C00">
        <w:rPr>
          <w:rFonts w:eastAsiaTheme="minorEastAsia"/>
          <w:b/>
          <w:lang w:eastAsia="nl-NL" w:bidi="ar-SA"/>
        </w:rPr>
        <w:t xml:space="preserve"> state: </w:t>
      </w:r>
      <w:r>
        <w:rPr>
          <w:rFonts w:eastAsiaTheme="minorEastAsia"/>
          <w:b/>
          <w:lang w:eastAsia="nl-NL" w:bidi="ar-SA"/>
        </w:rPr>
        <w:t>a state that, once exited, can always be returned to</w:t>
      </w:r>
    </w:p>
    <w:p w14:paraId="65BB0259" w14:textId="1EFA5145" w:rsidR="0044515F" w:rsidRPr="00C72C00" w:rsidRDefault="0044515F" w:rsidP="00CF0314">
      <w:pPr>
        <w:rPr>
          <w:rFonts w:eastAsiaTheme="minorEastAsia"/>
          <w:b/>
          <w:lang w:eastAsia="nl-NL" w:bidi="ar-SA"/>
        </w:rPr>
      </w:pPr>
      <w:r>
        <w:rPr>
          <w:rFonts w:eastAsiaTheme="minorEastAsia"/>
          <w:b/>
          <w:lang w:eastAsia="nl-NL" w:bidi="ar-SA"/>
        </w:rPr>
        <w:t>Transient state: a state that, once exited, cannot always be returned to</w:t>
      </w:r>
    </w:p>
    <w:p w14:paraId="2A97146B" w14:textId="16B64641" w:rsidR="000C13F2" w:rsidRDefault="00CF0314" w:rsidP="00CF0314">
      <w:pPr>
        <w:rPr>
          <w:lang w:eastAsia="nl-NL" w:bidi="ar-SA"/>
        </w:rPr>
      </w:pPr>
      <w:r>
        <w:rPr>
          <w:lang w:eastAsia="nl-NL" w:bidi="ar-SA"/>
        </w:rPr>
        <w:t>An absorbing Markov chain is a chain where one or multiple states are absorbing and thus cannot be left, while all other states can reach at least one of these absorbing states</w:t>
      </w:r>
      <w:r w:rsidR="000C13F2">
        <w:rPr>
          <w:lang w:eastAsia="nl-NL" w:bidi="ar-SA"/>
        </w:rPr>
        <w:t xml:space="preserve"> </w:t>
      </w:r>
      <w:r w:rsidR="000C13F2">
        <w:rPr>
          <w:lang w:eastAsia="nl-NL" w:bidi="ar-SA"/>
        </w:rPr>
        <w:fldChar w:fldCharType="begin"/>
      </w:r>
      <w:r w:rsidR="000C13F2">
        <w:rPr>
          <w:lang w:eastAsia="nl-NL" w:bidi="ar-SA"/>
        </w:rPr>
        <w:instrText xml:space="preserve"> ADDIN ZOTERO_ITEM CSL_CITATION {"citationID":"SJYbBRvL","properties":{"formattedCitation":"[58]","plainCitation":"[58]","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sidR="000C13F2">
        <w:rPr>
          <w:lang w:eastAsia="nl-NL" w:bidi="ar-SA"/>
        </w:rPr>
        <w:fldChar w:fldCharType="separate"/>
      </w:r>
      <w:r w:rsidR="000C13F2">
        <w:rPr>
          <w:noProof/>
          <w:lang w:eastAsia="nl-NL" w:bidi="ar-SA"/>
        </w:rPr>
        <w:t>[58]</w:t>
      </w:r>
      <w:r w:rsidR="000C13F2">
        <w:rPr>
          <w:lang w:eastAsia="nl-NL" w:bidi="ar-SA"/>
        </w:rPr>
        <w:fldChar w:fldCharType="end"/>
      </w:r>
      <w:r>
        <w:rPr>
          <w:lang w:eastAsia="nl-NL" w:bidi="ar-SA"/>
        </w:rPr>
        <w:t xml:space="preserve">. </w:t>
      </w:r>
      <w:r w:rsidR="000C13F2">
        <w:rPr>
          <w:lang w:eastAsia="nl-NL" w:bidi="ar-SA"/>
        </w:rPr>
        <w:t xml:space="preserve">Like with normal Markov chains, the transition matrix can be used to calculate a number of interesting properties. </w:t>
      </w:r>
    </w:p>
    <w:p w14:paraId="085D7FA9" w14:textId="36897E26" w:rsidR="00CF0314" w:rsidRDefault="000C13F2" w:rsidP="00CF0314">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w:t>
      </w:r>
      <w:r w:rsidR="00C72C00">
        <w:rPr>
          <w:lang w:eastAsia="nl-NL" w:bidi="ar-SA"/>
        </w:rPr>
        <w:t xml:space="preserve">other </w:t>
      </w:r>
      <w:r w:rsidR="0044515F">
        <w:rPr>
          <w:lang w:eastAsia="nl-NL" w:bidi="ar-SA"/>
        </w:rPr>
        <w:t xml:space="preserve">transient </w:t>
      </w:r>
      <w:r w:rsidR="00C72C00">
        <w:rPr>
          <w:lang w:eastAsia="nl-NL" w:bidi="ar-SA"/>
        </w:rPr>
        <w:t>states. This might seem like it’s more difficult to work with, but in actuality it can be approached in a similar way as a converging series. Through some simple transformations and easy calculations, it is actually possible to calculate the expected number of steps between any state and an absorbing state</w:t>
      </w:r>
      <w:r w:rsidR="00A86138">
        <w:rPr>
          <w:lang w:eastAsia="nl-NL" w:bidi="ar-SA"/>
        </w:rPr>
        <w:t xml:space="preserve"> as well as other interesting properties.</w:t>
      </w:r>
    </w:p>
    <w:p w14:paraId="39BEB391" w14:textId="77777777" w:rsidR="00FC0BB0" w:rsidRDefault="00C72C00" w:rsidP="00CF0314">
      <w:pPr>
        <w:rPr>
          <w:lang w:eastAsia="nl-NL" w:bidi="ar-SA"/>
        </w:rPr>
      </w:pPr>
      <w:r>
        <w:rPr>
          <w:lang w:eastAsia="nl-NL" w:bidi="ar-SA"/>
        </w:rPr>
        <w:t xml:space="preserve">So where to begin? First and foremost, the </w:t>
      </w:r>
      <w:r w:rsidR="00FC0BB0">
        <w:rPr>
          <w:lang w:eastAsia="nl-NL" w:bidi="ar-SA"/>
        </w:rPr>
        <w:t>system</w:t>
      </w:r>
      <w:r>
        <w:rPr>
          <w:lang w:eastAsia="nl-NL" w:bidi="ar-SA"/>
        </w:rPr>
        <w:t xml:space="preserve"> has to be made absorbing. </w:t>
      </w:r>
    </w:p>
    <w:p w14:paraId="51AFE44A" w14:textId="77777777" w:rsidR="00FC0BB0" w:rsidRDefault="00FC0BB0" w:rsidP="00CF0314">
      <w:pPr>
        <w:rPr>
          <w:b/>
          <w:lang w:eastAsia="nl-NL" w:bidi="ar-SA"/>
        </w:rPr>
      </w:pPr>
      <w:r>
        <w:rPr>
          <w:b/>
          <w:lang w:eastAsia="nl-NL" w:bidi="ar-SA"/>
        </w:rPr>
        <w:t>Redo state system</w:t>
      </w:r>
    </w:p>
    <w:p w14:paraId="44E47416" w14:textId="69FE0919" w:rsidR="00C72C00" w:rsidRDefault="00C72C00" w:rsidP="00CF0314">
      <w:pPr>
        <w:rPr>
          <w:lang w:eastAsia="nl-NL" w:bidi="ar-SA"/>
        </w:rPr>
      </w:pPr>
      <w:r>
        <w:rPr>
          <w:lang w:eastAsia="nl-NL" w:bidi="ar-SA"/>
        </w:rPr>
        <w:t>Taking state C as our finals state, our new, absorbing</w:t>
      </w:r>
      <w:r w:rsidR="00FC0BB0">
        <w:rPr>
          <w:lang w:eastAsia="nl-NL" w:bidi="ar-SA"/>
        </w:rPr>
        <w:t>, transition matrix is as follows:</w:t>
      </w:r>
    </w:p>
    <w:p w14:paraId="597D71D9" w14:textId="5310EDE3" w:rsidR="00FC0BB0" w:rsidRPr="00FC0BB0" w:rsidRDefault="00FC0BB0" w:rsidP="00CF0314">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B82F07C" w14:textId="41B25DBE" w:rsidR="00FC0BB0" w:rsidRDefault="00FC0BB0" w:rsidP="00CF0314">
      <w:pPr>
        <w:rPr>
          <w:lang w:eastAsia="nl-NL" w:bidi="ar-SA"/>
        </w:rPr>
      </w:pPr>
      <w:r>
        <w:rPr>
          <w:lang w:eastAsia="nl-NL" w:bidi="ar-SA"/>
        </w:rPr>
        <w:lastRenderedPageBreak/>
        <w:t>It is nothing other than making the corresponding element equal one while all other elements in the row are reduced to zero.</w:t>
      </w:r>
      <w:r w:rsidR="0044515F">
        <w:rPr>
          <w:lang w:eastAsia="nl-NL" w:bidi="ar-SA"/>
        </w:rPr>
        <w:t xml:space="preserve"> To continue in the process of attaining the interesting aspects of our system, the fundamental matrix is needed. In order to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06638BA" w14:textId="5D83D841" w:rsidR="0044515F" w:rsidRPr="00CF0314" w:rsidRDefault="0044515F" w:rsidP="00CF0314">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60AA05B4" w14:textId="5BDF24E5"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Q</m:t>
        </m:r>
      </m:oMath>
      <w:r w:rsidR="0044515F">
        <w:rPr>
          <w:rFonts w:eastAsiaTheme="minorEastAsia"/>
          <w:lang w:eastAsia="nl-NL" w:bidi="ar-SA"/>
        </w:rPr>
        <w:t>:</w:t>
      </w:r>
      <w:r w:rsidR="0044515F">
        <w:rPr>
          <w:rFonts w:eastAsiaTheme="minorEastAsia"/>
          <w:lang w:eastAsia="nl-NL" w:bidi="ar-SA"/>
        </w:rPr>
        <w:tab/>
        <w:t xml:space="preserve">a </w:t>
      </w:r>
      <w:r w:rsidR="0044515F" w:rsidRPr="0044515F">
        <w:rPr>
          <w:rFonts w:eastAsiaTheme="minorEastAsia"/>
          <w:i/>
          <w:lang w:eastAsia="nl-NL" w:bidi="ar-SA"/>
        </w:rPr>
        <w:t>t-by-t</w:t>
      </w:r>
      <w:r w:rsidR="0044515F">
        <w:rPr>
          <w:rFonts w:eastAsiaTheme="minorEastAsia"/>
          <w:lang w:eastAsia="nl-NL" w:bidi="ar-SA"/>
        </w:rPr>
        <w:t xml:space="preserve"> matrix, describing probabilities from </w:t>
      </w:r>
      <w:r>
        <w:rPr>
          <w:rFonts w:eastAsiaTheme="minorEastAsia"/>
          <w:lang w:eastAsia="nl-NL" w:bidi="ar-SA"/>
        </w:rPr>
        <w:t>a transient state to another</w:t>
      </w:r>
    </w:p>
    <w:p w14:paraId="323F4C94" w14:textId="37B30392"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R</m:t>
        </m:r>
      </m:oMath>
      <w:r w:rsidR="0044515F">
        <w:rPr>
          <w:rFonts w:eastAsiaTheme="minorEastAsia"/>
          <w:lang w:eastAsia="nl-NL" w:bidi="ar-SA"/>
        </w:rPr>
        <w:t>:</w:t>
      </w:r>
      <w:r w:rsidR="0044515F">
        <w:rPr>
          <w:rFonts w:eastAsiaTheme="minorEastAsia"/>
          <w:lang w:eastAsia="nl-NL" w:bidi="ar-SA"/>
        </w:rPr>
        <w:tab/>
        <w:t xml:space="preserve">a nonzero </w:t>
      </w:r>
      <w:r w:rsidR="0044515F" w:rsidRPr="0044515F">
        <w:rPr>
          <w:rFonts w:eastAsiaTheme="minorEastAsia"/>
          <w:i/>
          <w:lang w:eastAsia="nl-NL" w:bidi="ar-SA"/>
        </w:rPr>
        <w:t>t-by-r</w:t>
      </w:r>
      <w:r w:rsidR="0044515F">
        <w:rPr>
          <w:rFonts w:eastAsiaTheme="minorEastAsia"/>
          <w:i/>
          <w:lang w:eastAsia="nl-NL" w:bidi="ar-SA"/>
        </w:rPr>
        <w:t xml:space="preserve"> </w:t>
      </w:r>
      <w:r w:rsidR="0044515F">
        <w:rPr>
          <w:rFonts w:eastAsiaTheme="minorEastAsia"/>
          <w:lang w:eastAsia="nl-NL" w:bidi="ar-SA"/>
        </w:rPr>
        <w:t xml:space="preserve">matrix describing probabilities from </w:t>
      </w:r>
      <w:r>
        <w:rPr>
          <w:rFonts w:eastAsiaTheme="minorEastAsia"/>
          <w:lang w:eastAsia="nl-NL" w:bidi="ar-SA"/>
        </w:rPr>
        <w:t>a</w:t>
      </w:r>
      <w:r w:rsidR="0044515F">
        <w:rPr>
          <w:rFonts w:eastAsiaTheme="minorEastAsia"/>
          <w:lang w:eastAsia="nl-NL" w:bidi="ar-SA"/>
        </w:rPr>
        <w:t xml:space="preserve"> transient state </w:t>
      </w:r>
      <w:r>
        <w:rPr>
          <w:rFonts w:eastAsiaTheme="minorEastAsia"/>
          <w:lang w:eastAsia="nl-NL" w:bidi="ar-SA"/>
        </w:rPr>
        <w:t>to</w:t>
      </w:r>
      <w:r w:rsidR="0044515F">
        <w:rPr>
          <w:rFonts w:eastAsiaTheme="minorEastAsia"/>
          <w:lang w:eastAsia="nl-NL" w:bidi="ar-SA"/>
        </w:rPr>
        <w:t xml:space="preserve"> </w:t>
      </w:r>
      <w:r>
        <w:rPr>
          <w:rFonts w:eastAsiaTheme="minorEastAsia"/>
          <w:lang w:eastAsia="nl-NL" w:bidi="ar-SA"/>
        </w:rPr>
        <w:t>an</w:t>
      </w:r>
      <w:r w:rsidR="0044515F">
        <w:rPr>
          <w:rFonts w:eastAsiaTheme="minorEastAsia"/>
          <w:lang w:eastAsia="nl-NL" w:bidi="ar-SA"/>
        </w:rPr>
        <w:t xml:space="preserve"> absorbing states</w:t>
      </w:r>
    </w:p>
    <w:p w14:paraId="285AB29B" w14:textId="0D7EFD24" w:rsidR="0044515F" w:rsidRDefault="0044515F" w:rsidP="00A86138">
      <w:pPr>
        <w:spacing w:after="0"/>
        <w:ind w:left="567" w:hanging="567"/>
        <w:rPr>
          <w:rFonts w:eastAsiaTheme="minorEastAsia"/>
          <w:lang w:eastAsia="nl-NL" w:bidi="ar-SA"/>
        </w:rPr>
      </w:pPr>
      <w:r>
        <w:rPr>
          <w:rFonts w:eastAsiaTheme="minorEastAsia"/>
          <w:b/>
          <w:lang w:eastAsia="nl-NL" w:bidi="ar-SA"/>
        </w:rPr>
        <w:t>0</w:t>
      </w:r>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t</w:t>
      </w:r>
      <w:r>
        <w:rPr>
          <w:rFonts w:eastAsiaTheme="minorEastAsia"/>
          <w:i/>
          <w:lang w:eastAsia="nl-NL" w:bidi="ar-SA"/>
        </w:rPr>
        <w:softHyphen/>
      </w:r>
      <w:r>
        <w:rPr>
          <w:rFonts w:eastAsiaTheme="minorEastAsia"/>
          <w:lang w:eastAsia="nl-NL" w:bidi="ar-SA"/>
        </w:rPr>
        <w:t xml:space="preserve"> </w:t>
      </w:r>
      <w:r w:rsidR="00A86138">
        <w:rPr>
          <w:rFonts w:eastAsiaTheme="minorEastAsia"/>
          <w:lang w:eastAsia="nl-NL" w:bidi="ar-SA"/>
        </w:rPr>
        <w:t>matrix of zeros</w:t>
      </w:r>
    </w:p>
    <w:p w14:paraId="0CD0FCEE" w14:textId="14766833" w:rsidR="001C6BDE"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1D88221A" w14:textId="0A91146B" w:rsidR="00A86138" w:rsidRDefault="00A86138" w:rsidP="00A86138">
      <w:pPr>
        <w:spacing w:after="0"/>
        <w:ind w:left="567" w:hanging="567"/>
        <w:rPr>
          <w:rFonts w:eastAsiaTheme="minorEastAsia"/>
          <w:lang w:eastAsia="nl-NL" w:bidi="ar-SA"/>
        </w:rPr>
      </w:pPr>
    </w:p>
    <w:p w14:paraId="7AC8FF98" w14:textId="5636DD1E" w:rsidR="00A86138" w:rsidRDefault="00281665" w:rsidP="00281665">
      <w:pPr>
        <w:rPr>
          <w:rFonts w:eastAsiaTheme="minorEastAsia"/>
          <w:lang w:eastAsia="nl-NL" w:bidi="ar-SA"/>
        </w:rPr>
      </w:pPr>
      <w:r>
        <w:rPr>
          <w:rFonts w:eastAsiaTheme="minorEastAsia"/>
          <w:lang w:eastAsia="nl-NL" w:bidi="ar-SA"/>
        </w:rPr>
        <w:t>In our example case, the transition matrix is already in canonical form so the property matrices can be obtained immediately:</w:t>
      </w:r>
    </w:p>
    <w:p w14:paraId="11CD9AEC" w14:textId="62D935AA" w:rsidR="00281665" w:rsidRDefault="00281665" w:rsidP="00281665">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6D163119" w14:textId="023BCFE8" w:rsidR="00CD465B" w:rsidRDefault="00281665" w:rsidP="00A86138">
      <w:pPr>
        <w:rPr>
          <w:rFonts w:eastAsiaTheme="minorEastAsia"/>
        </w:rPr>
      </w:pPr>
      <w:r>
        <w:t xml:space="preserve">The fundamental matrix is a matrix that describes the expected number of </w:t>
      </w:r>
      <w:r w:rsidR="004D2B94">
        <w:t>visits</w:t>
      </w:r>
      <w:r>
        <w:t xml:space="preserve"> of a transient state before being absorbed. In order to find that, we start with the property matrix </w:t>
      </w:r>
      <m:oMath>
        <m:r>
          <w:rPr>
            <w:rFonts w:ascii="Cambria Math" w:hAnsi="Cambria Math"/>
          </w:rPr>
          <m:t>Q</m:t>
        </m:r>
      </m:oMath>
      <w:r>
        <w:t xml:space="preserve">. </w:t>
      </w:r>
      <w:r w:rsidR="00A86138">
        <w:t>Entry (</w:t>
      </w:r>
      <w:proofErr w:type="spellStart"/>
      <w:r w:rsidR="00A86138" w:rsidRPr="00A86138">
        <w:rPr>
          <w:i/>
        </w:rPr>
        <w:t>i,j</w:t>
      </w:r>
      <w:proofErr w:type="spellEnd"/>
      <w:r w:rsidR="00A86138">
        <w:t xml:space="preserve">) of </w:t>
      </w:r>
      <m:oMath>
        <m:r>
          <w:rPr>
            <w:rFonts w:ascii="Cambria Math" w:hAnsi="Cambria Math"/>
          </w:rPr>
          <m:t>Q</m:t>
        </m:r>
      </m:oMath>
      <w:r w:rsidR="00A86138">
        <w:t xml:space="preserve"> describes the probability of going from state </w:t>
      </w:r>
      <w:proofErr w:type="spellStart"/>
      <w:r w:rsidR="00A86138">
        <w:rPr>
          <w:i/>
        </w:rPr>
        <w:t>i</w:t>
      </w:r>
      <w:proofErr w:type="spellEnd"/>
      <w:r w:rsidR="00A86138">
        <w:t xml:space="preserve"> to state </w:t>
      </w:r>
      <w:r w:rsidR="00A86138">
        <w:rPr>
          <w:i/>
        </w:rPr>
        <w:t>j</w:t>
      </w:r>
      <w:r w:rsidR="00A86138">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sidR="00A86138">
        <w:rPr>
          <w:rFonts w:eastAsiaTheme="minorEastAsia"/>
        </w:rPr>
        <w:t xml:space="preserve"> describes the probability in exactly two steps, etc. As mentioned before in </w:t>
      </w:r>
      <w:r w:rsidR="00A86138">
        <w:rPr>
          <w:rFonts w:eastAsiaTheme="minorEastAsia"/>
        </w:rPr>
        <w:fldChar w:fldCharType="begin"/>
      </w:r>
      <w:r w:rsidR="00A86138">
        <w:rPr>
          <w:rFonts w:eastAsiaTheme="minorEastAsia"/>
        </w:rPr>
        <w:instrText xml:space="preserve"> REF _Ref534779198 \r \h </w:instrText>
      </w:r>
      <w:r w:rsidR="00A86138">
        <w:rPr>
          <w:rFonts w:eastAsiaTheme="minorEastAsia"/>
        </w:rPr>
      </w:r>
      <w:r w:rsidR="00A86138">
        <w:rPr>
          <w:rFonts w:eastAsiaTheme="minorEastAsia"/>
        </w:rPr>
        <w:fldChar w:fldCharType="separate"/>
      </w:r>
      <w:r w:rsidR="00A86138">
        <w:rPr>
          <w:rFonts w:eastAsiaTheme="minorEastAsia"/>
        </w:rPr>
        <w:t>5.5.1</w:t>
      </w:r>
      <w:r w:rsidR="00A86138">
        <w:rPr>
          <w:rFonts w:eastAsiaTheme="minorEastAsia"/>
        </w:rPr>
        <w:fldChar w:fldCharType="end"/>
      </w:r>
      <w:r w:rsidR="00A86138">
        <w:rPr>
          <w:rFonts w:eastAsiaTheme="minorEastAsia"/>
        </w:rPr>
        <w:t>, the expected value of anything is calculated by summing all probabilities</w:t>
      </w:r>
      <w:r>
        <w:rPr>
          <w:rFonts w:eastAsiaTheme="minorEastAsia"/>
        </w:rPr>
        <w:t xml:space="preserve"> multiplied by their values. Doing exactly that for each entry yields our fundamental matrix:</w:t>
      </w:r>
    </w:p>
    <w:p w14:paraId="405EA605" w14:textId="77777777" w:rsidR="00CD465B" w:rsidRPr="00CD465B" w:rsidRDefault="00CD465B" w:rsidP="008A2801">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1</m:t>
                  </m:r>
                </m:e>
              </m:d>
            </m:e>
          </m:eqArr>
        </m:oMath>
      </m:oMathPara>
    </w:p>
    <w:p w14:paraId="24F89B62" w14:textId="1AEE3B1E" w:rsidR="00CD465B" w:rsidRPr="00CD465B" w:rsidRDefault="00CD465B" w:rsidP="008A2801">
      <w:pPr>
        <w:rPr>
          <w:rFonts w:eastAsiaTheme="minorEastAsia"/>
        </w:rPr>
      </w:pPr>
      <w:r>
        <w:rPr>
          <w:rFonts w:eastAsiaTheme="minorEastAsia"/>
        </w:rPr>
        <w:t>Calculating that for the example, we find:</w:t>
      </w:r>
    </w:p>
    <w:p w14:paraId="0B779012" w14:textId="04DEC501" w:rsidR="00CD465B" w:rsidRPr="00281665" w:rsidRDefault="00CD465B" w:rsidP="008A2801">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71181FFB" w14:textId="37A009BC" w:rsidR="007D039F" w:rsidRDefault="00281665" w:rsidP="007D039F">
      <w:pPr>
        <w:rPr>
          <w:rFonts w:eastAsiaTheme="minorEastAsia"/>
        </w:rPr>
      </w:pPr>
      <w:r>
        <w:t>Here, entry (</w:t>
      </w:r>
      <w:proofErr w:type="spellStart"/>
      <w:r>
        <w:rPr>
          <w:i/>
        </w:rPr>
        <w:t>i,j</w:t>
      </w:r>
      <w:proofErr w:type="spell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11A25362" w14:textId="3C0A5278" w:rsidR="00281665" w:rsidRPr="00CD465B" w:rsidRDefault="00CD465B" w:rsidP="007D039F">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2</m:t>
                  </m:r>
                </m:e>
              </m:d>
              <m:ctrlPr>
                <w:rPr>
                  <w:rFonts w:ascii="Cambria Math" w:hAnsi="Cambria Math"/>
                  <w:i/>
                </w:rPr>
              </m:ctrlPr>
            </m:e>
          </m:eqArr>
        </m:oMath>
      </m:oMathPara>
    </w:p>
    <w:p w14:paraId="6BFB5E4D" w14:textId="03EC24F5" w:rsidR="00281665" w:rsidRDefault="00281665" w:rsidP="007D039F">
      <w:r>
        <w:lastRenderedPageBreak/>
        <w:t xml:space="preserve">Here, </w:t>
      </w:r>
      <w:r w:rsidR="00CD465B">
        <w:rPr>
          <w:b/>
        </w:rPr>
        <w:t xml:space="preserve">1 </w:t>
      </w:r>
      <w:r w:rsidR="00CD465B">
        <w:t>is a column vector of the same dimension as N containing all ones. Calculating this for our example, we find:</w:t>
      </w:r>
    </w:p>
    <w:p w14:paraId="0AD5C77B" w14:textId="1145C2E2" w:rsidR="00FA4163" w:rsidRPr="00FA4163" w:rsidRDefault="00CD465B" w:rsidP="007D039F">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3C5216AB" w14:textId="34FE7A24" w:rsidR="00FA4163" w:rsidRDefault="00FA4163" w:rsidP="007D039F">
      <w:pPr>
        <w:rPr>
          <w:rFonts w:eastAsiaTheme="minorEastAsia"/>
        </w:rPr>
      </w:pPr>
      <w:r>
        <w:rPr>
          <w:rFonts w:eastAsiaTheme="minorEastAsia"/>
        </w:rPr>
        <w:t>So we know it will take an average of 1.34 or 1.13 steps before being absorbed if started in state A or B respectively.</w:t>
      </w:r>
    </w:p>
    <w:p w14:paraId="21A07891" w14:textId="3AE7283A" w:rsidR="00FA4163" w:rsidRDefault="00FA4163" w:rsidP="007D039F">
      <w:pPr>
        <w:rPr>
          <w:rFonts w:eastAsiaTheme="minorEastAsia"/>
        </w:rPr>
      </w:pPr>
      <w:r>
        <w:rPr>
          <w:rFonts w:eastAsiaTheme="minorEastAsia"/>
        </w:rPr>
        <w:t>While it is great that we now have the number of steps before being absorbed, the previous method of calculating the probability of reaching any one state before being absorbed can no longer be used. Luckily, also for absorbing Markov chains there is a way to calculate this:</w:t>
      </w:r>
    </w:p>
    <w:p w14:paraId="05F9A7E9" w14:textId="5D2EE947" w:rsidR="00FA4163" w:rsidRPr="00AD2B0B" w:rsidRDefault="00FA4163" w:rsidP="007D039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m:t>
                  </m:r>
                  <m:r>
                    <w:rPr>
                      <w:rFonts w:ascii="Cambria Math" w:eastAsiaTheme="minorEastAsia" w:hAnsi="Cambria Math"/>
                    </w:rPr>
                    <m:t>3</m:t>
                  </m:r>
                </m:e>
              </m:d>
            </m:e>
          </m:eqArr>
        </m:oMath>
      </m:oMathPara>
    </w:p>
    <w:p w14:paraId="2663BA0C" w14:textId="31C8DB80" w:rsidR="00AD2B0B" w:rsidRPr="00FA4163" w:rsidRDefault="00AD2B0B" w:rsidP="00AD2B0B">
      <w:pPr>
        <w:rPr>
          <w:rFonts w:eastAsiaTheme="minorEastAsia"/>
          <w:b/>
        </w:rPr>
      </w:pPr>
      <w:proofErr w:type="spellStart"/>
      <w:r>
        <w:rPr>
          <w:rFonts w:eastAsiaTheme="minorEastAsia"/>
          <w:b/>
        </w:rPr>
        <w:t>Definitie</w:t>
      </w:r>
      <w:r>
        <w:rPr>
          <w:rFonts w:eastAsiaTheme="minorEastAsia"/>
          <w:b/>
        </w:rPr>
        <w:t>wolkje</w:t>
      </w:r>
      <w:proofErr w:type="spellEnd"/>
      <w:r>
        <w:rPr>
          <w:rFonts w:eastAsiaTheme="minorEastAsia"/>
          <w:b/>
        </w:rPr>
        <w:t>: Diagonal matrix: a matrix in which all entries outside the main diagonal are 0</w:t>
      </w:r>
    </w:p>
    <w:p w14:paraId="35C37AF8" w14:textId="460E28B5" w:rsidR="00FA4163" w:rsidRDefault="00FA4163" w:rsidP="007D039F">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w:t>
      </w:r>
      <w:r w:rsidR="00AD2B0B">
        <w:rPr>
          <w:rFonts w:eastAsiaTheme="minorEastAsia"/>
        </w:rPr>
        <w:t>. The resulting matrix H describes the probability of visiting any transient state</w:t>
      </w:r>
      <w:r w:rsidR="00D43059">
        <w:rPr>
          <w:rFonts w:eastAsiaTheme="minorEastAsia"/>
        </w:rPr>
        <w:t xml:space="preserve"> given a starting state</w:t>
      </w:r>
      <w:r w:rsidR="00AD2B0B">
        <w:rPr>
          <w:rFonts w:eastAsiaTheme="minorEastAsia"/>
        </w:rPr>
        <w:t>. Calculating that for our example, we find:</w:t>
      </w:r>
    </w:p>
    <w:p w14:paraId="69AE7F18" w14:textId="4CBFF655" w:rsidR="00AD2B0B" w:rsidRPr="00D43059" w:rsidRDefault="00AD2B0B" w:rsidP="007D039F">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7B5A0413" w14:textId="05C42595" w:rsidR="00D43059" w:rsidRDefault="00D43059" w:rsidP="007D039F">
      <w:pPr>
        <w:rPr>
          <w:rFonts w:eastAsiaTheme="minorEastAsia"/>
        </w:rPr>
      </w:pPr>
      <w:r>
        <w:rPr>
          <w:rFonts w:eastAsiaTheme="minorEastAsia"/>
        </w:rPr>
        <w:t>In order to now achieve the expected values, we simply multiply every element in each row by their values:</w:t>
      </w:r>
    </w:p>
    <w:p w14:paraId="50E2844B" w14:textId="1012FE4A" w:rsidR="00D43059" w:rsidRPr="00AD2B0B" w:rsidRDefault="00D43059" w:rsidP="007D039F">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r>
                      <w:rPr>
                        <w:rFonts w:ascii="Cambria Math" w:eastAsiaTheme="minorEastAsia" w:hAnsi="Cambria Math"/>
                      </w:rPr>
                      <m:t>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4106C662" w14:textId="77777777" w:rsidR="00D43059" w:rsidRDefault="00D43059" w:rsidP="00D43059">
      <w:pPr>
        <w:rPr>
          <w:rFonts w:eastAsiaTheme="minorEastAsia"/>
        </w:rPr>
      </w:pPr>
      <w:r>
        <w:rPr>
          <w:rFonts w:eastAsiaTheme="minorEastAsia"/>
        </w:rPr>
        <w:t>Recapping on the original problem, the goal was to find a state S such that in:</w:t>
      </w:r>
    </w:p>
    <w:p w14:paraId="1B14D67D" w14:textId="77777777" w:rsidR="00D43059" w:rsidRPr="00CD1444" w:rsidRDefault="00D43059" w:rsidP="00D43059">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482A397" w14:textId="5CCC7861" w:rsidR="004D2B94" w:rsidRDefault="00D43059" w:rsidP="00D43059">
      <w:pPr>
        <w:rPr>
          <w:rFonts w:eastAsiaTheme="minorEastAsia"/>
        </w:rPr>
      </w:pPr>
      <w:r>
        <w:rPr>
          <w:rFonts w:eastAsiaTheme="minorEastAsia"/>
        </w:rPr>
        <w:t xml:space="preserve">We achieve a maximum expected value for S and a minimum number of steps for m. In order to find the expected value for S, </w:t>
      </w:r>
      <w:r w:rsidR="00D95F5E">
        <w:rPr>
          <w:rFonts w:eastAsiaTheme="minorEastAsia"/>
        </w:rPr>
        <w:t xml:space="preserve">equation (5.13) is used to find the probabilities of each state given the current starting state and then multiplied by the values of each possible state S. Consequently, the expected number of steps is found through equation (5.12). Looking at the example for the last time, taking A as our current state </w:t>
      </w:r>
      <w:r w:rsidR="004D2B94">
        <w:rPr>
          <w:rFonts w:eastAsiaTheme="minorEastAsia"/>
        </w:rPr>
        <w:t>and C as our final state, we find for our intermediate state B:</w:t>
      </w:r>
    </w:p>
    <w:p w14:paraId="2B3312FB" w14:textId="380CF57F" w:rsidR="004D2B94" w:rsidRDefault="004D2B94" w:rsidP="00D43059">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m:t>
          </m:r>
          <m:r>
            <w:rPr>
              <w:rFonts w:ascii="Cambria Math" w:eastAsiaTheme="minorEastAsia" w:hAnsi="Cambria Math"/>
            </w:rPr>
            <m:t>1.13</m:t>
          </m:r>
        </m:oMath>
      </m:oMathPara>
    </w:p>
    <w:p w14:paraId="53510BAC" w14:textId="77777777" w:rsidR="00E13F2B" w:rsidRPr="00AD2B0B" w:rsidRDefault="00E13F2B" w:rsidP="00E13F2B">
      <w:pPr>
        <w:rPr>
          <w:rFonts w:eastAsiaTheme="minorEastAsia"/>
        </w:rPr>
      </w:pPr>
      <w:r>
        <w:rPr>
          <w:rFonts w:eastAsiaTheme="minorEastAsia"/>
        </w:rPr>
        <w:lastRenderedPageBreak/>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quite obvious for such a small system. However, imagine that for this to work in a system of a user’s ADL large number of activity clusters that this is no longer an easy feat. Since we are trying to optimize the expected value for S while keeping the number of steps until absorption at a minimum, these calculations have to be done for all possible S. After this, a decision can be made through a weighting formula. Thankfully, the matrix calculations performed are basic ones that have plentiful implementations in numerous programming languages as will be seen further on in the report. </w:t>
      </w:r>
    </w:p>
    <w:p w14:paraId="3DAF4083" w14:textId="1FA8DCD3" w:rsidR="00D95F5E" w:rsidRPr="00D95F5E" w:rsidRDefault="00A04CD2" w:rsidP="00D43059">
      <w:pPr>
        <w:rPr>
          <w:rFonts w:eastAsiaTheme="minorEastAsia"/>
          <w:b/>
        </w:rPr>
      </w:pPr>
      <w:r>
        <w:rPr>
          <w:rFonts w:eastAsiaTheme="minorEastAsia"/>
          <w:b/>
        </w:rPr>
        <w:t>In apart ding:</w:t>
      </w:r>
      <w:r w:rsidR="00D95F5E">
        <w:rPr>
          <w:rFonts w:eastAsiaTheme="minorEastAsia"/>
          <w:b/>
        </w:rPr>
        <w:t xml:space="preserve"> </w:t>
      </w:r>
      <w:r w:rsidR="00D95F5E">
        <w:rPr>
          <w:rFonts w:eastAsiaTheme="minorEastAsia"/>
        </w:rPr>
        <w:t xml:space="preserve">Note </w:t>
      </w:r>
      <w:r w:rsidR="00D95F5E">
        <w:rPr>
          <w:rFonts w:eastAsiaTheme="minorEastAsia"/>
        </w:rPr>
        <w:t xml:space="preserve">that when calculating the number of steps that in order to find m, state S is used as a starting state instead of state A. </w:t>
      </w:r>
      <w:r w:rsidR="00374EA7">
        <w:rPr>
          <w:rFonts w:eastAsiaTheme="minorEastAsia"/>
        </w:rPr>
        <w:t>The reason for why we can do this is that we are assuming that the Markov chain is time-independent</w:t>
      </w:r>
      <w:r w:rsidR="00A41E2E">
        <w:rPr>
          <w:rFonts w:eastAsiaTheme="minorEastAsia"/>
        </w:rPr>
        <w:t xml:space="preserve">; that the probabilities don’t change as steps are taken. Of course in real life, probabilities will change as </w:t>
      </w:r>
      <w:r>
        <w:rPr>
          <w:rFonts w:eastAsiaTheme="minorEastAsia"/>
        </w:rPr>
        <w:t>new activities are being recorded. However, with a sufficiently large number of existing records, these changes in probability are minute. Furthermore, this will be calculated after every recorded activity</w:t>
      </w:r>
      <w:r w:rsidR="00E13F2B">
        <w:rPr>
          <w:rFonts w:eastAsiaTheme="minorEastAsia"/>
        </w:rPr>
        <w:t>. As such, at that moment, the system is indeed time-invariant.</w:t>
      </w:r>
    </w:p>
    <w:p w14:paraId="2167D58B" w14:textId="26A28052" w:rsidR="00CD1444" w:rsidRDefault="007D039F" w:rsidP="007D039F">
      <w:pPr>
        <w:pStyle w:val="Kop3"/>
      </w:pPr>
      <w:r w:rsidRPr="001C6BDE">
        <w:t xml:space="preserve">  </w:t>
      </w:r>
      <w:r w:rsidR="00C6511D" w:rsidRPr="00C6511D">
        <w:t xml:space="preserve">Drawback of choosing </w:t>
      </w:r>
      <w:r w:rsidR="00466F72">
        <w:t>M</w:t>
      </w:r>
      <w:r w:rsidR="00C6511D" w:rsidRPr="00C6511D">
        <w:t>arkov ch</w:t>
      </w:r>
      <w:r w:rsidR="00C6511D">
        <w:t>ains</w:t>
      </w:r>
    </w:p>
    <w:p w14:paraId="432194CB" w14:textId="1DD83552" w:rsidR="009F4076" w:rsidRPr="009F4076" w:rsidRDefault="009F4076" w:rsidP="009F4076">
      <w:r>
        <w:t>There is one big drawback of using Markov chains</w:t>
      </w:r>
      <w:r w:rsidR="006940F3">
        <w:t xml:space="preserve">. This assumes complete independence between past and future states other than just the one step. In reality, however, there are usually a series of sequential activities. </w:t>
      </w:r>
      <w:r w:rsidR="0061085F">
        <w:t>For now this is not taken account. However a possible solution would be to look at every possible set resulting from the Apriori algorithm and map is as a separate state. Even this is not ideal but it would be an improvement.</w:t>
      </w:r>
    </w:p>
    <w:p w14:paraId="65F285C2" w14:textId="0A4C5001" w:rsidR="009D4051" w:rsidRDefault="009D4051" w:rsidP="009D4051">
      <w:pPr>
        <w:pStyle w:val="Kop2"/>
      </w:pPr>
      <w:bookmarkStart w:id="38" w:name="_Toc530673746"/>
      <w:bookmarkStart w:id="39" w:name="_GoBack"/>
      <w:bookmarkEnd w:id="39"/>
      <w:r>
        <w:t>Concept description</w:t>
      </w:r>
      <w:bookmarkEnd w:id="38"/>
    </w:p>
    <w:p w14:paraId="1D806479" w14:textId="36C5F736" w:rsidR="009D4051" w:rsidRDefault="009220A6" w:rsidP="009D4051">
      <w:r>
        <w:t>Now that all aspects of the concept have been discussed, we can revisit the combined design</w:t>
      </w:r>
      <w:r w:rsidR="009F4076">
        <w:t xml:space="preserve"> and see where any changes might be needed.</w:t>
      </w:r>
    </w:p>
    <w:p w14:paraId="2ADE0CDF" w14:textId="448B0BEE" w:rsidR="009220A6" w:rsidRDefault="00117620" w:rsidP="009D4051">
      <w:r>
        <w:rPr>
          <w:b/>
          <w:noProof/>
          <w:lang w:val="nl-NL"/>
        </w:rPr>
        <w:lastRenderedPageBreak/>
        <mc:AlternateContent>
          <mc:Choice Requires="wpg">
            <w:drawing>
              <wp:anchor distT="0" distB="0" distL="114300" distR="114300" simplePos="0" relativeHeight="251676672" behindDoc="1" locked="0" layoutInCell="1" allowOverlap="1" wp14:anchorId="4CBCACAC" wp14:editId="7ED5C9DE">
                <wp:simplePos x="0" y="0"/>
                <wp:positionH relativeFrom="column">
                  <wp:posOffset>353060</wp:posOffset>
                </wp:positionH>
                <wp:positionV relativeFrom="paragraph">
                  <wp:posOffset>301625</wp:posOffset>
                </wp:positionV>
                <wp:extent cx="4933315" cy="4486910"/>
                <wp:effectExtent l="63500" t="38100" r="57785" b="72390"/>
                <wp:wrapSquare wrapText="bothSides"/>
                <wp:docPr id="64" name="Groep 64"/>
                <wp:cNvGraphicFramePr/>
                <a:graphic xmlns:a="http://schemas.openxmlformats.org/drawingml/2006/main">
                  <a:graphicData uri="http://schemas.microsoft.com/office/word/2010/wordprocessingGroup">
                    <wpg:wgp>
                      <wpg:cNvGrpSpPr/>
                      <wpg:grpSpPr>
                        <a:xfrm>
                          <a:off x="0" y="0"/>
                          <a:ext cx="4933315" cy="4486910"/>
                          <a:chOff x="0" y="0"/>
                          <a:chExt cx="4933507" cy="4486940"/>
                        </a:xfrm>
                      </wpg:grpSpPr>
                      <wpg:grpSp>
                        <wpg:cNvPr id="31" name="Groep 31"/>
                        <wpg:cNvGrpSpPr/>
                        <wpg:grpSpPr>
                          <a:xfrm>
                            <a:off x="0" y="0"/>
                            <a:ext cx="4933507" cy="4486940"/>
                            <a:chOff x="12108" y="0"/>
                            <a:chExt cx="4295555" cy="3402418"/>
                          </a:xfrm>
                        </wpg:grpSpPr>
                        <wps:wsp>
                          <wps:cNvPr id="32" name="Afgeronde rechthoek 3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Afgeronde rechthoek 33"/>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3A08248" w14:textId="77777777" w:rsidR="00484CD8" w:rsidRPr="000A30D6" w:rsidRDefault="00484CD8"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A2106A5" w14:textId="77777777" w:rsidR="00484CD8" w:rsidRPr="000A30D6" w:rsidRDefault="00484CD8"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hte verbindingslijn met pijl 35"/>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F181820" w14:textId="77777777" w:rsidR="00484CD8" w:rsidRPr="000A30D6" w:rsidRDefault="00484CD8" w:rsidP="009220A6">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8" name="Afgeronde rechthoek 38"/>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9639E84" w14:textId="77777777" w:rsidR="00484CD8" w:rsidRPr="000A30D6" w:rsidRDefault="00484CD8"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hte verbindingslijn met pijl 39"/>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0" name="Rechte verbindingslijn met pijl 40"/>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1" name="Afgeronde rechthoek 41"/>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B83A003" w14:textId="77777777" w:rsidR="00484CD8" w:rsidRPr="000A30D6" w:rsidRDefault="00484CD8"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FCE57BF" w14:textId="77777777" w:rsidR="00484CD8" w:rsidRDefault="00484CD8"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A09076A" w14:textId="77777777" w:rsidR="00484CD8" w:rsidRPr="000A30D6" w:rsidRDefault="00484CD8"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43" name="Rechte verbindingslijn met pijl 43"/>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4" name="Afgeronde rechthoek 44"/>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21851C" w14:textId="77777777" w:rsidR="00484CD8" w:rsidRPr="000A30D6" w:rsidRDefault="00484CD8" w:rsidP="009220A6">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hte verbindingslijn met pijl 45"/>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6" name="Rechte verbindingslijn met pijl 46"/>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47" name="Afgeronde rechthoek 47"/>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09F0C1F" w14:textId="2C02D599" w:rsidR="00484CD8" w:rsidRPr="009220A6" w:rsidRDefault="00484CD8"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 name="Afgeronde rechthoek 48"/>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8AF9D3F" w14:textId="149AC168" w:rsidR="00484CD8" w:rsidRPr="009220A6" w:rsidRDefault="00484CD8"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4" name="Afgeronde rechthoek 54"/>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6A71A01" w14:textId="7598F1B5" w:rsidR="00484CD8" w:rsidRPr="009220A6" w:rsidRDefault="00484CD8"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 name="Afgeronde rechthoek 55"/>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39D83AA" w14:textId="268699E2" w:rsidR="00484CD8" w:rsidRPr="009220A6" w:rsidRDefault="00484CD8"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4025735" y="2208811"/>
                            <a:ext cx="5486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4BE69B9" w14:textId="7AA0FE6F" w:rsidR="00484CD8" w:rsidRPr="009220A6" w:rsidRDefault="00484CD8"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Quantify</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294508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7EAC4A2" w14:textId="14B44698" w:rsidR="00484CD8" w:rsidRPr="009220A6" w:rsidRDefault="00484CD8"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C1E95D4" w14:textId="7B597695" w:rsidR="00484CD8" w:rsidRPr="009220A6" w:rsidRDefault="00484CD8"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3087584" y="3420094"/>
                            <a:ext cx="136159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DC0607A" w14:textId="2D1CFFAD" w:rsidR="00484CD8" w:rsidRPr="009220A6" w:rsidRDefault="00484CD8"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4108863"/>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4F52DF8" w14:textId="6EF0C3F0" w:rsidR="00484CD8" w:rsidRPr="009220A6" w:rsidRDefault="00484CD8"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4CBCACAC" id="Groep 64" o:spid="_x0000_s1042" style="position:absolute;left:0;text-align:left;margin-left:27.8pt;margin-top:23.75pt;width:388.45pt;height:353.3pt;z-index:-251639808" coordsize="49335,4486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">
                <v:group id="Groep 31" o:spid="_x0000_s1043" style="position:absolute;width:49335;height:44869" coordorigin="121" coordsize="42955,340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Afgeronde rechthoek 32" o:spid="_x0000_s1044"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" fillcolor="#5a8185 [3028]" stroked="f">
                    <v:fill color2="#527578 [3172]" rotate="t" colors="0 #6a878a;.5 #51797c;1 #456c6f" focus="100%" type="gradient">
                      <o:fill v:ext="view" type="gradientUnscaled"/>
                    </v:fill>
                    <v:shadow on="t" color="black" opacity="41287f" offset="0,1.5pt"/>
                  </v:roundrect>
                  <v:roundrect id="Afgeronde rechthoek 33" o:spid="_x0000_s1045"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23A08248" w14:textId="77777777" w:rsidR="00484CD8" w:rsidRPr="000A30D6" w:rsidRDefault="00484CD8"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34" o:spid="_x0000_s1046"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D60I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BD60IyAAAAOAA&#13;&#10;AAAPAAAAAAAAAAAAAAAAAAcCAABkcnMvZG93bnJldi54bWxQSwUGAAAAAAMAAwC3AAAA/AIAAAAA&#13;&#10;" fillcolor="#ecd078 [3209]" strokecolor="#9b7a16 [1609]" strokeweight="1pt">
                    <v:stroke joinstyle="miter"/>
                    <v:textbox>
                      <w:txbxContent>
                        <w:p w14:paraId="6A2106A5" w14:textId="77777777" w:rsidR="00484CD8" w:rsidRPr="000A30D6" w:rsidRDefault="00484CD8"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35" o:spid="_x0000_s1047"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48"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3F181820" w14:textId="77777777" w:rsidR="00484CD8" w:rsidRPr="000A30D6" w:rsidRDefault="00484CD8" w:rsidP="009220A6">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37" o:spid="_x0000_s1049"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" strokecolor="#ecd078 [3209]" strokeweight="1.5pt">
                    <v:stroke endarrow="block" joinstyle="miter"/>
                  </v:shape>
                  <v:roundrect id="Afgeronde rechthoek 38" o:spid="_x0000_s1050"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" filled="f" strokecolor="#ecd078 [3209]" strokeweight="1.5pt">
                    <v:stroke dashstyle="dash" joinstyle="miter"/>
                    <v:textbox>
                      <w:txbxContent>
                        <w:p w14:paraId="49639E84" w14:textId="77777777" w:rsidR="00484CD8" w:rsidRPr="000A30D6" w:rsidRDefault="00484CD8"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9" o:spid="_x0000_s1051"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" strokecolor="#ecd078 [3209]" strokeweight="1.5pt">
                    <v:stroke endarrow="block" joinstyle="miter"/>
                  </v:shape>
                  <v:shape id="Rechte verbindingslijn met pijl 40" o:spid="_x0000_s1052"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" strokecolor="#ecd078 [3209]" strokeweight="1.5pt">
                    <v:stroke startarrow="block" joinstyle="miter"/>
                  </v:shape>
                  <v:roundrect id="Afgeronde rechthoek 41" o:spid="_x0000_s1053"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" fillcolor="#ecd078 [3209]" strokecolor="#9b7a16 [1609]" strokeweight="1pt">
                    <v:stroke joinstyle="miter"/>
                    <v:textbox>
                      <w:txbxContent>
                        <w:p w14:paraId="5B83A003" w14:textId="77777777" w:rsidR="00484CD8" w:rsidRPr="000A30D6" w:rsidRDefault="00484CD8"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42" o:spid="_x0000_s1054"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06Qd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" fillcolor="#ecd078 [3209]" strokecolor="#9b7a16 [1609]" strokeweight="1pt">
                    <v:stroke joinstyle="miter"/>
                    <v:textbox inset="2mm,0,,0">
                      <w:txbxContent>
                        <w:p w14:paraId="4FCE57BF" w14:textId="77777777" w:rsidR="00484CD8" w:rsidRDefault="00484CD8"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A09076A" w14:textId="77777777" w:rsidR="00484CD8" w:rsidRPr="000A30D6" w:rsidRDefault="00484CD8"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43" o:spid="_x0000_s1055"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" strokecolor="#ecd078 [3209]" strokeweight="1.5pt">
                    <v:stroke endarrow="block" joinstyle="miter"/>
                  </v:shape>
                  <v:roundrect id="Afgeronde rechthoek 44" o:spid="_x0000_s1056"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d51yAAAAOAAAAAPAAAAZHJzL2Rvd25yZXYueG1sRI9RSwMx&#13;&#10;EITfBf9DWME3m7QU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DZCd51yAAAAOAA&#13;&#10;AAAPAAAAAAAAAAAAAAAAAAcCAABkcnMvZG93bnJldi54bWxQSwUGAAAAAAMAAwC3AAAA/AIAAAAA&#13;&#10;" fillcolor="#ecd078 [3209]" strokecolor="#9b7a16 [1609]" strokeweight="1pt">
                    <v:stroke joinstyle="miter"/>
                    <v:textbox>
                      <w:txbxContent>
                        <w:p w14:paraId="2B21851C" w14:textId="77777777" w:rsidR="00484CD8" w:rsidRPr="000A30D6" w:rsidRDefault="00484CD8" w:rsidP="009220A6">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45" o:spid="_x0000_s1057"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VIOo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M7geSieAbl6AAAA//8DAFBLAQItABQABgAIAAAAIQDb4fbL7gAAAIUBAAATAAAAAAAA&#13;&#10;AAAAAAAAAAAAAABbQ29udGVudF9UeXBlc10ueG1sUEsBAi0AFAAGAAgAAAAhAFr0LFu/AAAAFQEA&#13;&#10;AAsAAAAAAAAAAAAAAAAAHwEAAF9yZWxzLy5yZWxzUEsBAi0AFAAGAAgAAAAhAElUg6jHAAAA4AAA&#13;&#10;AA8AAAAAAAAAAAAAAAAABwIAAGRycy9kb3ducmV2LnhtbFBLBQYAAAAAAwADALcAAAD7AgAAAAA=&#13;&#10;" strokecolor="#ecd078 [3209]" strokeweight="1.5pt">
                    <v:stroke startarrow="block" joinstyle="miter"/>
                  </v:shape>
                  <v:shape id="Rechte verbindingslijn met pijl 46" o:spid="_x0000_s1058"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" strokecolor="#ecd078 [3209]" strokeweight="1.5pt">
                    <v:stroke startarrow="block" joinstyle="miter"/>
                  </v:shape>
                </v:group>
                <v:roundrect id="Afgeronde rechthoek 47" o:spid="_x0000_s1059"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" fillcolor="#d95b43 [3207]" strokecolor="#752617 [1607]" strokeweight="1pt">
                  <v:stroke joinstyle="miter"/>
                  <v:textbox inset="0,0,0,0">
                    <w:txbxContent>
                      <w:p w14:paraId="209F0C1F" w14:textId="2C02D599" w:rsidR="00484CD8" w:rsidRPr="009220A6" w:rsidRDefault="00484CD8"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48" o:spid="_x0000_s1060"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" fillcolor="#d95b43 [3207]" strokecolor="#752617 [1607]" strokeweight="1pt">
                  <v:stroke joinstyle="miter"/>
                  <v:textbox inset="0,0,0,0">
                    <w:txbxContent>
                      <w:p w14:paraId="68AF9D3F" w14:textId="149AC168" w:rsidR="00484CD8" w:rsidRPr="009220A6" w:rsidRDefault="00484CD8"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4" o:spid="_x0000_s1061"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" fillcolor="#d95b43 [3207]" strokecolor="#752617 [1607]" strokeweight="1pt">
                  <v:stroke joinstyle="miter"/>
                  <v:textbox inset="0,0,0,0">
                    <w:txbxContent>
                      <w:p w14:paraId="76A71A01" w14:textId="7598F1B5" w:rsidR="00484CD8" w:rsidRPr="009220A6" w:rsidRDefault="00484CD8"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5" o:spid="_x0000_s1062"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" fillcolor="#d95b43 [3207]" strokecolor="#752617 [1607]" strokeweight="1pt">
                  <v:stroke joinstyle="miter"/>
                  <v:textbox inset="0,0,0,0">
                    <w:txbxContent>
                      <w:p w14:paraId="039D83AA" w14:textId="268699E2" w:rsidR="00484CD8" w:rsidRPr="009220A6" w:rsidRDefault="00484CD8"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59" o:spid="_x0000_s1063" style="position:absolute;left:40257;top:22088;width:5486;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4BE69B9" w14:textId="7AA0FE6F" w:rsidR="00484CD8" w:rsidRPr="009220A6" w:rsidRDefault="00484CD8"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Quantify</w:t>
                        </w:r>
                        <w:proofErr w:type="spellEnd"/>
                      </w:p>
                    </w:txbxContent>
                  </v:textbox>
                </v:roundrect>
                <v:roundrect id="Afgeronde rechthoek 60" o:spid="_x0000_s1064" style="position:absolute;left:29450;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47EAC4A2" w14:textId="14B44698" w:rsidR="00484CD8" w:rsidRPr="009220A6" w:rsidRDefault="00484CD8"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65"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6C1E95D4" w14:textId="7B597695" w:rsidR="00484CD8" w:rsidRPr="009220A6" w:rsidRDefault="00484CD8"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66" style="position:absolute;left:30875;top:34200;width:13616;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0DC0607A" w14:textId="2D1CFFAD" w:rsidR="00484CD8" w:rsidRPr="009220A6" w:rsidRDefault="00484CD8"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67" style="position:absolute;left:7718;top:41088;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34F52DF8" w14:textId="6EF0C3F0" w:rsidR="00484CD8" w:rsidRPr="009220A6" w:rsidRDefault="00484CD8"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1843BC7E" w14:textId="0BB89DD1" w:rsidR="009D4051" w:rsidRDefault="009D4051">
      <w:pPr>
        <w:jc w:val="left"/>
      </w:pPr>
      <w:r>
        <w:br w:type="page"/>
      </w:r>
    </w:p>
    <w:p w14:paraId="78044D4A" w14:textId="01EA1212" w:rsidR="009D4051" w:rsidRDefault="009D4051" w:rsidP="009D4051">
      <w:pPr>
        <w:pStyle w:val="Kop1"/>
      </w:pPr>
      <w:bookmarkStart w:id="40" w:name="_Toc530673747"/>
      <w:r>
        <w:lastRenderedPageBreak/>
        <w:br/>
        <w:t>Implementation</w:t>
      </w:r>
      <w:bookmarkEnd w:id="40"/>
    </w:p>
    <w:p w14:paraId="5196012A" w14:textId="1D9D7D7B" w:rsidR="009D4051" w:rsidRDefault="009D4051" w:rsidP="009D4051">
      <w:r>
        <w:t>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field testing. Secondly, the algorithms of the conceptual design have to be implemented in code and linked to one another and to the data sources. Lastly, the implementation should provide some sort of reporting mechanism which allows analysis of the results.</w:t>
      </w:r>
    </w:p>
    <w:p w14:paraId="02B79A61" w14:textId="2BA45507" w:rsidR="009D4051" w:rsidRDefault="009D4051" w:rsidP="009D4051">
      <w:pPr>
        <w:pStyle w:val="Kop2"/>
      </w:pPr>
      <w:bookmarkStart w:id="41" w:name="_Toc530673748"/>
      <w:r>
        <w:t>Platform</w:t>
      </w:r>
      <w:bookmarkEnd w:id="41"/>
    </w:p>
    <w:p w14:paraId="58AA20DA" w14:textId="43DF8FA1"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42" w:name="_Toc530673749"/>
      <w:r>
        <w:t>Internet of Things</w:t>
      </w:r>
      <w:bookmarkEnd w:id="42"/>
    </w:p>
    <w:p w14:paraId="5496E6C9" w14:textId="4B7054AC"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7C6424">
        <w:instrText xml:space="preserve"> ADDIN ZOTERO_ITEM CSL_CITATION {"citationID":"WGfeR5i7","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7C6424">
        <w:rPr>
          <w:noProof/>
        </w:rPr>
        <w:t>[37]</w:t>
      </w:r>
      <w:r>
        <w:fldChar w:fldCharType="end"/>
      </w:r>
      <w:r>
        <w:t>. This is expected to grow to between 20 and 200 billion within the next five to ten years. The promise of IoT doesn’t end at just connecting the devices to the internet. It is just the first step.</w:t>
      </w:r>
    </w:p>
    <w:p w14:paraId="3C209FF6" w14:textId="77777777" w:rsidR="009D4051" w:rsidRDefault="009D4051" w:rsidP="009D4051">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rPr>
          <w:b/>
        </w:rPr>
        <w:t>&lt;fill in references&gt;</w:t>
      </w:r>
      <w:r>
        <w:t xml:space="preserve">  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43" w:name="_Toc530673750"/>
      <w:r>
        <w:t>Programming language</w:t>
      </w:r>
      <w:bookmarkEnd w:id="43"/>
    </w:p>
    <w:p w14:paraId="345CB1D3" w14:textId="3AAAEDE5" w:rsidR="009D4051" w:rsidRDefault="009D4051" w:rsidP="009D4051">
      <w:r>
        <w:t xml:space="preserve">When it comes to implementing machine learning algorithms, there are several go to languages. The five most used languages </w:t>
      </w:r>
      <w:r>
        <w:fldChar w:fldCharType="begin"/>
      </w:r>
      <w:r w:rsidR="000C13F2">
        <w:instrText xml:space="preserve"> ADDIN ZOTERO_ITEM CSL_CITATION {"citationID":"jPtgCZTZ","properties":{"formattedCitation":"[59]","plainCitation":"[59]","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0C13F2">
        <w:rPr>
          <w:noProof/>
        </w:rPr>
        <w:t>[59]</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77777777" w:rsidR="009D4051" w:rsidRDefault="009D4051" w:rsidP="009D4051">
      <w:pPr>
        <w:pStyle w:val="Lijstalinea"/>
        <w:numPr>
          <w:ilvl w:val="0"/>
          <w:numId w:val="31"/>
        </w:numPr>
      </w:pPr>
      <w:r>
        <w:t>JavaScript</w:t>
      </w:r>
    </w:p>
    <w:p w14:paraId="3327615C" w14:textId="77777777" w:rsidR="009D4051" w:rsidRDefault="009D4051" w:rsidP="009D4051">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77777777"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w:t>
      </w:r>
      <w:r>
        <w:rPr>
          <w:rStyle w:val="Voetnootmarkering"/>
        </w:rPr>
        <w:footnoteReference w:id="3"/>
      </w:r>
      <w:r>
        <w:t xml:space="preserve"> interface are likely to be implemented in JavaScript.</w:t>
      </w:r>
    </w:p>
    <w:p w14:paraId="04AC0E70" w14:textId="77777777" w:rsidR="009D4051" w:rsidRDefault="009D4051" w:rsidP="009D4051">
      <w:pPr>
        <w:pStyle w:val="Kop3"/>
      </w:pPr>
      <w:bookmarkStart w:id="44" w:name="_Toc530673751"/>
      <w:r>
        <w:t>Set-up</w:t>
      </w:r>
      <w:bookmarkEnd w:id="44"/>
    </w:p>
    <w:p w14:paraId="57B286FF" w14:textId="77777777" w:rsidR="009D4051" w:rsidRDefault="009D4051" w:rsidP="009D4051">
      <w:r>
        <w:t xml:space="preserve">Taking the above choices into consideration and looking at the current professional landscape, there is a single, simple way forward. </w:t>
      </w:r>
    </w:p>
    <w:p w14:paraId="76F1DA32" w14:textId="100B2CD5" w:rsidR="009D4051" w:rsidRDefault="009D4051" w:rsidP="009D4051">
      <w:r>
        <w:t>Node.js</w:t>
      </w:r>
    </w:p>
    <w:p w14:paraId="17C39756" w14:textId="41C78C6A" w:rsidR="009D4051" w:rsidRPr="00FA4163" w:rsidRDefault="00FA4163">
      <w:pPr>
        <w:jc w:val="left"/>
        <w:rPr>
          <w:b/>
          <w:lang w:val="nl-NL"/>
        </w:rPr>
      </w:pPr>
      <w:r w:rsidRPr="00FA4163">
        <w:rPr>
          <w:b/>
          <w:lang w:val="nl-NL"/>
        </w:rPr>
        <w:t xml:space="preserve">Ergens blabla over ml-matrix en doe iets over </w:t>
      </w:r>
      <w:proofErr w:type="spellStart"/>
      <w:r w:rsidRPr="00FA4163">
        <w:rPr>
          <w:b/>
          <w:lang w:val="nl-NL"/>
        </w:rPr>
        <w:t>scaling</w:t>
      </w:r>
      <w:proofErr w:type="spellEnd"/>
      <w:r w:rsidR="009D4051" w:rsidRPr="00FA4163">
        <w:rPr>
          <w:lang w:val="nl-NL"/>
        </w:rPr>
        <w:br w:type="page"/>
      </w:r>
    </w:p>
    <w:p w14:paraId="212B613C" w14:textId="77777777" w:rsidR="0043574A" w:rsidRDefault="009D4051" w:rsidP="00B1536B">
      <w:pPr>
        <w:pStyle w:val="Kop1"/>
      </w:pPr>
      <w:r w:rsidRPr="00FA4163">
        <w:rPr>
          <w:lang w:val="nl-NL"/>
        </w:rPr>
        <w:lastRenderedPageBreak/>
        <w:br/>
      </w:r>
      <w:bookmarkStart w:id="45" w:name="_Toc530673752"/>
      <w:r>
        <w:t>System architecture</w:t>
      </w:r>
      <w:bookmarkEnd w:id="45"/>
    </w:p>
    <w:p w14:paraId="7638A72F" w14:textId="49F3DEE6" w:rsidR="008A5B48" w:rsidRDefault="008A5B48" w:rsidP="008A5B48">
      <w:pPr>
        <w:pStyle w:val="Kop2"/>
      </w:pPr>
      <w:bookmarkStart w:id="46" w:name="_Toc530673753"/>
      <w:r>
        <w:t>Schematics</w:t>
      </w:r>
      <w:bookmarkEnd w:id="46"/>
    </w:p>
    <w:p w14:paraId="09AABE72" w14:textId="4312A60A" w:rsidR="008A5B48" w:rsidRDefault="0043574A" w:rsidP="0043574A">
      <w:r w:rsidRPr="008A5B48">
        <w:t xml:space="preserve">Drawing of </w:t>
      </w:r>
      <w:r w:rsidR="008A5B48" w:rsidRPr="008A5B48">
        <w:t>entire system architecture</w:t>
      </w:r>
    </w:p>
    <w:p w14:paraId="3D789EB5" w14:textId="3D382DE0" w:rsidR="00973757" w:rsidRPr="00973757" w:rsidRDefault="00973757" w:rsidP="0043574A">
      <w:pPr>
        <w:rPr>
          <w:b/>
        </w:rPr>
      </w:pPr>
      <w:r>
        <w:rPr>
          <w:b/>
        </w:rPr>
        <w:t>When done</w:t>
      </w:r>
    </w:p>
    <w:p w14:paraId="4B213428" w14:textId="77777777" w:rsidR="008A5B48" w:rsidRDefault="008A5B48" w:rsidP="008A5B48">
      <w:pPr>
        <w:pStyle w:val="Kop2"/>
      </w:pPr>
      <w:bookmarkStart w:id="47" w:name="_Toc530673754"/>
      <w:r>
        <w:t>API</w:t>
      </w:r>
      <w:bookmarkEnd w:id="47"/>
    </w:p>
    <w:p w14:paraId="1D582D98" w14:textId="2F44AE90" w:rsidR="008A5B48" w:rsidRDefault="008A5B48" w:rsidP="008A5B48">
      <w:r>
        <w:t>Description of all endpoints and what they do</w:t>
      </w:r>
    </w:p>
    <w:p w14:paraId="78E98906" w14:textId="6AD716A2" w:rsidR="00973757" w:rsidRPr="00973757" w:rsidRDefault="00973757" w:rsidP="008A5B48">
      <w:pPr>
        <w:rPr>
          <w:b/>
        </w:rPr>
      </w:pPr>
      <w:r>
        <w:rPr>
          <w:b/>
        </w:rPr>
        <w:t>When done</w:t>
      </w:r>
    </w:p>
    <w:p w14:paraId="5590EAF0" w14:textId="77777777" w:rsidR="008A5B48" w:rsidRDefault="004D13C7" w:rsidP="008A5B48">
      <w:pPr>
        <w:pStyle w:val="Kop1"/>
      </w:pPr>
      <w:r>
        <w:br w:type="page"/>
      </w:r>
      <w:r w:rsidR="008A5B48">
        <w:lastRenderedPageBreak/>
        <w:br/>
      </w:r>
      <w:bookmarkStart w:id="48" w:name="_Toc530673755"/>
      <w:r w:rsidR="008A5B48">
        <w:t>Experimentation</w:t>
      </w:r>
      <w:bookmarkEnd w:id="48"/>
    </w:p>
    <w:p w14:paraId="1F3F329C" w14:textId="77777777" w:rsidR="008A5B48" w:rsidRDefault="008A5B48" w:rsidP="008A5B48">
      <w:pPr>
        <w:pStyle w:val="Kop2"/>
      </w:pPr>
      <w:bookmarkStart w:id="49" w:name="_Toc530673756"/>
      <w:r>
        <w:t>Testing</w:t>
      </w:r>
      <w:bookmarkEnd w:id="49"/>
    </w:p>
    <w:p w14:paraId="05FECF2C" w14:textId="77777777" w:rsidR="008A5B48" w:rsidRDefault="008A5B48" w:rsidP="008A5B48">
      <w:pPr>
        <w:pStyle w:val="Kop2"/>
      </w:pPr>
      <w:bookmarkStart w:id="50" w:name="_Toc530673757"/>
      <w:r>
        <w:t>Results</w:t>
      </w:r>
      <w:bookmarkEnd w:id="50"/>
    </w:p>
    <w:p w14:paraId="099DB1DC" w14:textId="58B3D4FD" w:rsidR="008A5B48" w:rsidRDefault="008A5B48" w:rsidP="008A5B48">
      <w:pPr>
        <w:pStyle w:val="Kop2"/>
      </w:pPr>
      <w:r>
        <w:br w:type="page"/>
      </w:r>
    </w:p>
    <w:p w14:paraId="608CC8BD" w14:textId="004E00A5" w:rsidR="008A5B48" w:rsidRDefault="008A5B48" w:rsidP="008A5B48">
      <w:pPr>
        <w:pStyle w:val="Kop1"/>
      </w:pPr>
      <w:r>
        <w:lastRenderedPageBreak/>
        <w:br/>
      </w:r>
      <w:bookmarkStart w:id="51" w:name="_Toc530673758"/>
      <w:r w:rsidR="009220A6">
        <w:t>Discussion</w:t>
      </w:r>
      <w:bookmarkEnd w:id="51"/>
    </w:p>
    <w:p w14:paraId="65114470" w14:textId="1B5E759F" w:rsidR="008A5B48" w:rsidRDefault="008A5B48">
      <w:pPr>
        <w:jc w:val="left"/>
      </w:pPr>
      <w:r>
        <w:br w:type="page"/>
      </w:r>
    </w:p>
    <w:p w14:paraId="05AAFC84" w14:textId="589FD48B" w:rsidR="00D63996" w:rsidRDefault="00D63996" w:rsidP="00D63996">
      <w:pPr>
        <w:pStyle w:val="Kop1"/>
        <w:ind w:left="720"/>
      </w:pPr>
      <w:r>
        <w:lastRenderedPageBreak/>
        <w:br/>
      </w:r>
      <w:bookmarkStart w:id="52" w:name="_Toc530673759"/>
      <w:r>
        <w:t>References</w:t>
      </w:r>
      <w:bookmarkEnd w:id="52"/>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4661DA0E" w14:textId="77777777" w:rsidR="000C13F2" w:rsidRPr="000C13F2" w:rsidRDefault="0047128B" w:rsidP="000C13F2">
      <w:pPr>
        <w:widowControl w:val="0"/>
        <w:autoSpaceDE w:val="0"/>
        <w:autoSpaceDN w:val="0"/>
        <w:adjustRightInd w:val="0"/>
        <w:rPr>
          <w:rFonts w:ascii="Times New Roman" w:hAnsi="Times New Roman" w:cs="Times New Roman"/>
          <w:color w:val="auto"/>
        </w:rPr>
      </w:pPr>
      <w:r>
        <w:fldChar w:fldCharType="begin"/>
      </w:r>
      <w:r w:rsidR="00460959">
        <w:instrText xml:space="preserve"> ADDIN ZOTERO_BIBL {"uncited":[],"omitted":[],"custom":[]} CSL_BIBLIOGRAPHY </w:instrText>
      </w:r>
      <w:r>
        <w:fldChar w:fldCharType="separate"/>
      </w:r>
      <w:r w:rsidR="000C13F2" w:rsidRPr="000C13F2">
        <w:rPr>
          <w:rFonts w:ascii="Times New Roman" w:hAnsi="Times New Roman" w:cs="Times New Roman"/>
          <w:color w:val="auto"/>
        </w:rPr>
        <w:t>[1]</w:t>
      </w:r>
      <w:r w:rsidR="000C13F2" w:rsidRPr="000C13F2">
        <w:rPr>
          <w:rFonts w:ascii="Times New Roman" w:hAnsi="Times New Roman" w:cs="Times New Roman"/>
          <w:color w:val="auto"/>
        </w:rPr>
        <w:tab/>
        <w:t xml:space="preserve">T. Okoshi, H. Nozaki, J. Nakazawa, H. Tokuda, J. Ramos, and A. K. Dey, “Towards attention-aware adaptive notification on smart phones,” </w:t>
      </w:r>
      <w:r w:rsidR="000C13F2" w:rsidRPr="000C13F2">
        <w:rPr>
          <w:rFonts w:ascii="Times New Roman" w:hAnsi="Times New Roman" w:cs="Times New Roman"/>
          <w:i/>
          <w:iCs/>
          <w:color w:val="auto"/>
        </w:rPr>
        <w:t>Pervasive Mob. Comput.</w:t>
      </w:r>
      <w:r w:rsidR="000C13F2" w:rsidRPr="000C13F2">
        <w:rPr>
          <w:rFonts w:ascii="Times New Roman" w:hAnsi="Times New Roman" w:cs="Times New Roman"/>
          <w:color w:val="auto"/>
        </w:rPr>
        <w:t>, vol. 26, pp. 17–34, Feb. 2016.</w:t>
      </w:r>
    </w:p>
    <w:p w14:paraId="32F73543"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2]</w:t>
      </w:r>
      <w:r w:rsidRPr="000C13F2">
        <w:rPr>
          <w:rFonts w:ascii="Times New Roman" w:hAnsi="Times New Roman" w:cs="Times New Roman"/>
          <w:color w:val="auto"/>
        </w:rPr>
        <w:tab/>
        <w:t xml:space="preserve">L. S. Shafti, P. A. Haya, M. García-Herranz, and X. Alamán, “Personal Ambient Intelligent Reminder for People with Cognitive Disabilities,” in </w:t>
      </w:r>
      <w:r w:rsidRPr="000C13F2">
        <w:rPr>
          <w:rFonts w:ascii="Times New Roman" w:hAnsi="Times New Roman" w:cs="Times New Roman"/>
          <w:i/>
          <w:iCs/>
          <w:color w:val="auto"/>
        </w:rPr>
        <w:t>Ambient Assisted Living and Home Care</w:t>
      </w:r>
      <w:r w:rsidRPr="000C13F2">
        <w:rPr>
          <w:rFonts w:ascii="Times New Roman" w:hAnsi="Times New Roman" w:cs="Times New Roman"/>
          <w:color w:val="auto"/>
        </w:rPr>
        <w:t>, 2012, pp. 383–390.</w:t>
      </w:r>
    </w:p>
    <w:p w14:paraId="50C30D93"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3]</w:t>
      </w:r>
      <w:r w:rsidRPr="000C13F2">
        <w:rPr>
          <w:rFonts w:ascii="Times New Roman" w:hAnsi="Times New Roman" w:cs="Times New Roman"/>
          <w:color w:val="auto"/>
        </w:rPr>
        <w:tab/>
        <w:t xml:space="preserve">J. K. Zao, M. Y. Wang, P. Tsai, and J. W. S. Liu, “Smart phone based medicine in-take scheduler, reminder and monitor,” in </w:t>
      </w:r>
      <w:r w:rsidRPr="000C13F2">
        <w:rPr>
          <w:rFonts w:ascii="Times New Roman" w:hAnsi="Times New Roman" w:cs="Times New Roman"/>
          <w:i/>
          <w:iCs/>
          <w:color w:val="auto"/>
        </w:rPr>
        <w:t>The 12th IEEE International Conference on e-Health Networking, Applications and Services</w:t>
      </w:r>
      <w:r w:rsidRPr="000C13F2">
        <w:rPr>
          <w:rFonts w:ascii="Times New Roman" w:hAnsi="Times New Roman" w:cs="Times New Roman"/>
          <w:color w:val="auto"/>
        </w:rPr>
        <w:t>, 2010, pp. 162–168.</w:t>
      </w:r>
    </w:p>
    <w:p w14:paraId="65ECB01E"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4]</w:t>
      </w:r>
      <w:r w:rsidRPr="000C13F2">
        <w:rPr>
          <w:rFonts w:ascii="Times New Roman" w:hAnsi="Times New Roman" w:cs="Times New Roman"/>
          <w:color w:val="auto"/>
        </w:rPr>
        <w:tab/>
        <w:t xml:space="preserve">A. Arcelus, M. H. Jones, R. Goubran, and F. Knoefel, “Integration of Smart Home Technologies in a Health Monitoring System for the Elderly,” in </w:t>
      </w:r>
      <w:r w:rsidRPr="000C13F2">
        <w:rPr>
          <w:rFonts w:ascii="Times New Roman" w:hAnsi="Times New Roman" w:cs="Times New Roman"/>
          <w:i/>
          <w:iCs/>
          <w:color w:val="auto"/>
        </w:rPr>
        <w:t>21st International Conference on Advanced Information Networking and Applications Workshops, 2007, AINAW ’07</w:t>
      </w:r>
      <w:r w:rsidRPr="000C13F2">
        <w:rPr>
          <w:rFonts w:ascii="Times New Roman" w:hAnsi="Times New Roman" w:cs="Times New Roman"/>
          <w:color w:val="auto"/>
        </w:rPr>
        <w:t>, 2007, vol. 2, pp. 820–825.</w:t>
      </w:r>
    </w:p>
    <w:p w14:paraId="442D686F"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5]</w:t>
      </w:r>
      <w:r w:rsidRPr="000C13F2">
        <w:rPr>
          <w:rFonts w:ascii="Times New Roman" w:hAnsi="Times New Roman" w:cs="Times New Roman"/>
          <w:color w:val="auto"/>
        </w:rPr>
        <w:tab/>
        <w:t>W. Jih, J. Y. Hsu, and T.-M. Tsai, “Context-Aware Service Integration for Elderly Care in A Smart Environment,” 2006.</w:t>
      </w:r>
    </w:p>
    <w:p w14:paraId="1D0C35A1"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6]</w:t>
      </w:r>
      <w:r w:rsidRPr="000C13F2">
        <w:rPr>
          <w:rFonts w:ascii="Times New Roman" w:hAnsi="Times New Roman" w:cs="Times New Roman"/>
          <w:color w:val="auto"/>
        </w:rPr>
        <w:tab/>
        <w:t xml:space="preserve">N. Mitabe and N. Shinomiya, “Support system for elderly care with ambient sensors in indoor environment,” in </w:t>
      </w:r>
      <w:r w:rsidRPr="000C13F2">
        <w:rPr>
          <w:rFonts w:ascii="Times New Roman" w:hAnsi="Times New Roman" w:cs="Times New Roman"/>
          <w:i/>
          <w:iCs/>
          <w:color w:val="auto"/>
        </w:rPr>
        <w:t xml:space="preserve">2017 </w:t>
      </w:r>
      <w:r w:rsidRPr="000C13F2">
        <w:rPr>
          <w:rFonts w:ascii="Times New Roman" w:hAnsi="Times New Roman" w:cs="Times New Roman"/>
          <w:i/>
          <w:iCs/>
          <w:color w:val="auto"/>
        </w:rPr>
        <w:t>Eleventh International Conference on Sensing Technology (ICST)</w:t>
      </w:r>
      <w:r w:rsidRPr="000C13F2">
        <w:rPr>
          <w:rFonts w:ascii="Times New Roman" w:hAnsi="Times New Roman" w:cs="Times New Roman"/>
          <w:color w:val="auto"/>
        </w:rPr>
        <w:t>, 2017, pp. 1–4.</w:t>
      </w:r>
    </w:p>
    <w:p w14:paraId="78722A04"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7]</w:t>
      </w:r>
      <w:r w:rsidRPr="000C13F2">
        <w:rPr>
          <w:rFonts w:ascii="Times New Roman" w:hAnsi="Times New Roman" w:cs="Times New Roman"/>
          <w:color w:val="auto"/>
        </w:rPr>
        <w:tab/>
        <w:t>M. Neerincx, M. Tielman, C. Horsch, W.-P. Brinkman, K. Bosch, and R. J. Beun, “Virtual Health Agents,” 2015.</w:t>
      </w:r>
    </w:p>
    <w:p w14:paraId="4EC2D510"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8]</w:t>
      </w:r>
      <w:r w:rsidRPr="000C13F2">
        <w:rPr>
          <w:rFonts w:ascii="Times New Roman" w:hAnsi="Times New Roman" w:cs="Times New Roman"/>
          <w:color w:val="auto"/>
        </w:rPr>
        <w:tab/>
        <w:t xml:space="preserve">M. B. van Riemsdijk, C. M. Jonker, and V. Lesser, “Creating Socially Adaptive Electronic Partners: Interaction, Reasoning and Ethical Challenges,” in </w:t>
      </w:r>
      <w:r w:rsidRPr="000C13F2">
        <w:rPr>
          <w:rFonts w:ascii="Times New Roman" w:hAnsi="Times New Roman" w:cs="Times New Roman"/>
          <w:i/>
          <w:iCs/>
          <w:color w:val="auto"/>
        </w:rPr>
        <w:t>Proceedings of the 2015 International Conference on Autonomous Agents and Multiagent Systems</w:t>
      </w:r>
      <w:r w:rsidRPr="000C13F2">
        <w:rPr>
          <w:rFonts w:ascii="Times New Roman" w:hAnsi="Times New Roman" w:cs="Times New Roman"/>
          <w:color w:val="auto"/>
        </w:rPr>
        <w:t>, Richland, SC, 2015, pp. 1201–1206.</w:t>
      </w:r>
    </w:p>
    <w:p w14:paraId="23749929"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9]</w:t>
      </w:r>
      <w:r w:rsidRPr="000C13F2">
        <w:rPr>
          <w:rFonts w:ascii="Times New Roman" w:hAnsi="Times New Roman" w:cs="Times New Roman"/>
          <w:color w:val="auto"/>
        </w:rPr>
        <w:tab/>
        <w:t xml:space="preserve">“Olisto makes smart thing smarter, according to your rules.,” </w:t>
      </w:r>
      <w:r w:rsidRPr="000C13F2">
        <w:rPr>
          <w:rFonts w:ascii="Times New Roman" w:hAnsi="Times New Roman" w:cs="Times New Roman"/>
          <w:i/>
          <w:iCs/>
          <w:color w:val="auto"/>
        </w:rPr>
        <w:t>Olisto</w:t>
      </w:r>
      <w:r w:rsidRPr="000C13F2">
        <w:rPr>
          <w:rFonts w:ascii="Times New Roman" w:hAnsi="Times New Roman" w:cs="Times New Roman"/>
          <w:color w:val="auto"/>
        </w:rPr>
        <w:t>. [Online]. Available: https://olisto.com/. [Accessed: 19-Apr-2018].</w:t>
      </w:r>
    </w:p>
    <w:p w14:paraId="4B248546"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10]</w:t>
      </w:r>
      <w:r w:rsidRPr="000C13F2">
        <w:rPr>
          <w:rFonts w:ascii="Times New Roman" w:hAnsi="Times New Roman" w:cs="Times New Roman"/>
          <w:color w:val="auto"/>
        </w:rPr>
        <w:tab/>
        <w:t>IFTTT, “IFTTT helps your apps and devices work together.” [Online]. Available: https://ifttt.com. [Accessed: 19-Apr-2018].</w:t>
      </w:r>
    </w:p>
    <w:p w14:paraId="53199DEE"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11]</w:t>
      </w:r>
      <w:r w:rsidRPr="000C13F2">
        <w:rPr>
          <w:rFonts w:ascii="Times New Roman" w:hAnsi="Times New Roman" w:cs="Times New Roman"/>
          <w:color w:val="auto"/>
        </w:rPr>
        <w:tab/>
        <w:t>“Maps - Navigation &amp; Transit - Apps on Google Play.” [Online]. Available: https://play.google.com/store/apps/details?id=com.google.android.apps.maps&amp;hl=en. [Accessed: 19-Apr-2018].</w:t>
      </w:r>
    </w:p>
    <w:p w14:paraId="18CC8297"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12]</w:t>
      </w:r>
      <w:r w:rsidRPr="000C13F2">
        <w:rPr>
          <w:rFonts w:ascii="Times New Roman" w:hAnsi="Times New Roman" w:cs="Times New Roman"/>
          <w:color w:val="auto"/>
        </w:rPr>
        <w:tab/>
        <w:t xml:space="preserve">“Free Community-based GPS, Maps &amp; Traffic Navigation App | Waze.” [Online]. </w:t>
      </w:r>
      <w:r w:rsidRPr="000C13F2">
        <w:rPr>
          <w:rFonts w:ascii="Times New Roman" w:hAnsi="Times New Roman" w:cs="Times New Roman"/>
          <w:color w:val="auto"/>
        </w:rPr>
        <w:lastRenderedPageBreak/>
        <w:t>Available: https://www.waze.com/en. [Accessed: 19-Apr-2018].</w:t>
      </w:r>
    </w:p>
    <w:p w14:paraId="78BA8723"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13]</w:t>
      </w:r>
      <w:r w:rsidRPr="000C13F2">
        <w:rPr>
          <w:rFonts w:ascii="Times New Roman" w:hAnsi="Times New Roman" w:cs="Times New Roman"/>
          <w:color w:val="auto"/>
        </w:rPr>
        <w:tab/>
        <w:t>Peter G. Chin, “Smart reminders,” 25-Mar-2005.</w:t>
      </w:r>
    </w:p>
    <w:p w14:paraId="26DF30F8"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14]</w:t>
      </w:r>
      <w:r w:rsidRPr="000C13F2">
        <w:rPr>
          <w:rFonts w:ascii="Times New Roman" w:hAnsi="Times New Roman" w:cs="Times New Roman"/>
          <w:color w:val="auto"/>
        </w:rPr>
        <w:tab/>
        <w:t xml:space="preserve">“Timeful,” </w:t>
      </w:r>
      <w:r w:rsidRPr="000C13F2">
        <w:rPr>
          <w:rFonts w:ascii="Times New Roman" w:hAnsi="Times New Roman" w:cs="Times New Roman"/>
          <w:i/>
          <w:iCs/>
          <w:color w:val="auto"/>
        </w:rPr>
        <w:t>Internet Archive</w:t>
      </w:r>
      <w:r w:rsidRPr="000C13F2">
        <w:rPr>
          <w:rFonts w:ascii="Times New Roman" w:hAnsi="Times New Roman" w:cs="Times New Roman"/>
          <w:color w:val="auto"/>
        </w:rPr>
        <w:t>, 02-Mar-2015. [Online]. Available: https://web.archive.org/web/20150302091124/http://www.timeful.com/. [Accessed: 19-Apr-2018].</w:t>
      </w:r>
    </w:p>
    <w:p w14:paraId="5B665942"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15]</w:t>
      </w:r>
      <w:r w:rsidRPr="000C13F2">
        <w:rPr>
          <w:rFonts w:ascii="Times New Roman" w:hAnsi="Times New Roman" w:cs="Times New Roman"/>
          <w:color w:val="auto"/>
        </w:rPr>
        <w:tab/>
        <w:t xml:space="preserve">N. Clarkson, “Spotify to predict the music you want to listen to,” </w:t>
      </w:r>
      <w:r w:rsidRPr="000C13F2">
        <w:rPr>
          <w:rFonts w:ascii="Times New Roman" w:hAnsi="Times New Roman" w:cs="Times New Roman"/>
          <w:i/>
          <w:iCs/>
          <w:color w:val="auto"/>
        </w:rPr>
        <w:t>Virgin</w:t>
      </w:r>
      <w:r w:rsidRPr="000C13F2">
        <w:rPr>
          <w:rFonts w:ascii="Times New Roman" w:hAnsi="Times New Roman" w:cs="Times New Roman"/>
          <w:color w:val="auto"/>
        </w:rPr>
        <w:t>, 19-Nov-2014. [Online]. Available: https://www.virgin.com/music/spotify-to-predict-the-music-you-want-to-listen-to. [Accessed: 19-Apr-2018].</w:t>
      </w:r>
    </w:p>
    <w:p w14:paraId="007B178A"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16]</w:t>
      </w:r>
      <w:r w:rsidRPr="000C13F2">
        <w:rPr>
          <w:rFonts w:ascii="Times New Roman" w:hAnsi="Times New Roman" w:cs="Times New Roman"/>
          <w:color w:val="auto"/>
        </w:rPr>
        <w:tab/>
        <w:t xml:space="preserve">F. Kargl, B. Dong, T. Illmann, and M. Weber, </w:t>
      </w:r>
      <w:r w:rsidRPr="000C13F2">
        <w:rPr>
          <w:rFonts w:ascii="Times New Roman" w:hAnsi="Times New Roman" w:cs="Times New Roman"/>
          <w:i/>
          <w:iCs/>
          <w:color w:val="auto"/>
        </w:rPr>
        <w:t>Smart Reminder - Personal Assistance in a Mobile Computing Environment</w:t>
      </w:r>
      <w:r w:rsidRPr="000C13F2">
        <w:rPr>
          <w:rFonts w:ascii="Times New Roman" w:hAnsi="Times New Roman" w:cs="Times New Roman"/>
          <w:color w:val="auto"/>
        </w:rPr>
        <w:t>. 2002.</w:t>
      </w:r>
    </w:p>
    <w:p w14:paraId="0D42C574"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17]</w:t>
      </w:r>
      <w:r w:rsidRPr="000C13F2">
        <w:rPr>
          <w:rFonts w:ascii="Times New Roman" w:hAnsi="Times New Roman" w:cs="Times New Roman"/>
          <w:color w:val="auto"/>
        </w:rPr>
        <w:tab/>
        <w:t>A. Robertson, “Location/time-based reminder for personal electronic devices,” 06-Dec-2000.</w:t>
      </w:r>
    </w:p>
    <w:p w14:paraId="559DAF15"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18]</w:t>
      </w:r>
      <w:r w:rsidRPr="000C13F2">
        <w:rPr>
          <w:rFonts w:ascii="Times New Roman" w:hAnsi="Times New Roman" w:cs="Times New Roman"/>
          <w:color w:val="auto"/>
        </w:rPr>
        <w:tab/>
        <w:t>Jason F. Hunzinger, “Location specific reminders for wireless mobiles,” 15-Nov-2001.</w:t>
      </w:r>
    </w:p>
    <w:p w14:paraId="1D52A9F6"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19]</w:t>
      </w:r>
      <w:r w:rsidRPr="000C13F2">
        <w:rPr>
          <w:rFonts w:ascii="Times New Roman" w:hAnsi="Times New Roman" w:cs="Times New Roman"/>
          <w:color w:val="auto"/>
        </w:rPr>
        <w:tab/>
        <w:t>Michael Sean McGee, Michael S. McIntyre, and James Randall Walker, “Generating an alarm based on location and time,” 17-Apr-2003.</w:t>
      </w:r>
    </w:p>
    <w:p w14:paraId="074EFEC3"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20]</w:t>
      </w:r>
      <w:r w:rsidRPr="000C13F2">
        <w:rPr>
          <w:rFonts w:ascii="Times New Roman" w:hAnsi="Times New Roman" w:cs="Times New Roman"/>
          <w:color w:val="auto"/>
        </w:rPr>
        <w:tab/>
        <w:t xml:space="preserve">S. W. Kim, M. C. Kim, S. H. Park, Y. K. Jin, and W. S. Choi, “Gate Reminder: A Design Case of a Smart Reminder,” in </w:t>
      </w:r>
      <w:r w:rsidRPr="000C13F2">
        <w:rPr>
          <w:rFonts w:ascii="Times New Roman" w:hAnsi="Times New Roman" w:cs="Times New Roman"/>
          <w:i/>
          <w:iCs/>
          <w:color w:val="auto"/>
        </w:rPr>
        <w:t xml:space="preserve">Proceedings of the 5th Conference on Designing Interactive Systems: Processes, </w:t>
      </w:r>
      <w:r w:rsidRPr="000C13F2">
        <w:rPr>
          <w:rFonts w:ascii="Times New Roman" w:hAnsi="Times New Roman" w:cs="Times New Roman"/>
          <w:i/>
          <w:iCs/>
          <w:color w:val="auto"/>
        </w:rPr>
        <w:t>Practices, Methods, and Techniques</w:t>
      </w:r>
      <w:r w:rsidRPr="000C13F2">
        <w:rPr>
          <w:rFonts w:ascii="Times New Roman" w:hAnsi="Times New Roman" w:cs="Times New Roman"/>
          <w:color w:val="auto"/>
        </w:rPr>
        <w:t>, New York, NY, USA, 2004, pp. 81–90.</w:t>
      </w:r>
    </w:p>
    <w:p w14:paraId="7C9041BF"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21]</w:t>
      </w:r>
      <w:r w:rsidRPr="000C13F2">
        <w:rPr>
          <w:rFonts w:ascii="Times New Roman" w:hAnsi="Times New Roman" w:cs="Times New Roman"/>
          <w:color w:val="auto"/>
        </w:rPr>
        <w:tab/>
        <w:t>S. Helal, C. Giraldo, Y. Kaddoura, C. Lee, H. El Zabadani, and W. Mann, “Smart Phone Based Cognitive Assistant,” Apr. 2018.</w:t>
      </w:r>
    </w:p>
    <w:p w14:paraId="45374475"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22]</w:t>
      </w:r>
      <w:r w:rsidRPr="000C13F2">
        <w:rPr>
          <w:rFonts w:ascii="Times New Roman" w:hAnsi="Times New Roman" w:cs="Times New Roman"/>
          <w:color w:val="auto"/>
        </w:rPr>
        <w:tab/>
        <w:t xml:space="preserve">D. Zhang, M. Hariz, and M. Mokhtari, “Assisting Elders with Mild Dementia Staying at Home,” in </w:t>
      </w:r>
      <w:r w:rsidRPr="000C13F2">
        <w:rPr>
          <w:rFonts w:ascii="Times New Roman" w:hAnsi="Times New Roman" w:cs="Times New Roman"/>
          <w:i/>
          <w:iCs/>
          <w:color w:val="auto"/>
        </w:rPr>
        <w:t>2008 Sixth Annual IEEE International Conference on Pervasive Computing and Communications (PerCom)</w:t>
      </w:r>
      <w:r w:rsidRPr="000C13F2">
        <w:rPr>
          <w:rFonts w:ascii="Times New Roman" w:hAnsi="Times New Roman" w:cs="Times New Roman"/>
          <w:color w:val="auto"/>
        </w:rPr>
        <w:t>, 2008, pp. 692–697.</w:t>
      </w:r>
    </w:p>
    <w:p w14:paraId="744A10F2"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23]</w:t>
      </w:r>
      <w:r w:rsidRPr="000C13F2">
        <w:rPr>
          <w:rFonts w:ascii="Times New Roman" w:hAnsi="Times New Roman" w:cs="Times New Roman"/>
          <w:color w:val="auto"/>
        </w:rPr>
        <w:tab/>
        <w:t xml:space="preserve">M. Philipose </w:t>
      </w:r>
      <w:r w:rsidRPr="000C13F2">
        <w:rPr>
          <w:rFonts w:ascii="Times New Roman" w:hAnsi="Times New Roman" w:cs="Times New Roman"/>
          <w:i/>
          <w:iCs/>
          <w:color w:val="auto"/>
        </w:rPr>
        <w:t>et al.</w:t>
      </w:r>
      <w:r w:rsidRPr="000C13F2">
        <w:rPr>
          <w:rFonts w:ascii="Times New Roman" w:hAnsi="Times New Roman" w:cs="Times New Roman"/>
          <w:color w:val="auto"/>
        </w:rPr>
        <w:t xml:space="preserve">, “Inferring activities from interactions with objects,” </w:t>
      </w:r>
      <w:r w:rsidRPr="000C13F2">
        <w:rPr>
          <w:rFonts w:ascii="Times New Roman" w:hAnsi="Times New Roman" w:cs="Times New Roman"/>
          <w:i/>
          <w:iCs/>
          <w:color w:val="auto"/>
        </w:rPr>
        <w:t>IEEE Pervasive Comput.</w:t>
      </w:r>
      <w:r w:rsidRPr="000C13F2">
        <w:rPr>
          <w:rFonts w:ascii="Times New Roman" w:hAnsi="Times New Roman" w:cs="Times New Roman"/>
          <w:color w:val="auto"/>
        </w:rPr>
        <w:t>, vol. 3, no. 4, pp. 50–57, Oct. 2004.</w:t>
      </w:r>
    </w:p>
    <w:p w14:paraId="587908F3"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24]</w:t>
      </w:r>
      <w:r w:rsidRPr="000C13F2">
        <w:rPr>
          <w:rFonts w:ascii="Times New Roman" w:hAnsi="Times New Roman" w:cs="Times New Roman"/>
          <w:color w:val="auto"/>
        </w:rPr>
        <w:tab/>
        <w:t xml:space="preserve">A. Hristova, A. M. Bernardos, and J. R. Casar, “Context-aware services for ambient assisted living: A case-study,” in </w:t>
      </w:r>
      <w:r w:rsidRPr="000C13F2">
        <w:rPr>
          <w:rFonts w:ascii="Times New Roman" w:hAnsi="Times New Roman" w:cs="Times New Roman"/>
          <w:i/>
          <w:iCs/>
          <w:color w:val="auto"/>
        </w:rPr>
        <w:t>2008 First International Symposium on Applied Sciences on Biomedical and Communication Technologies</w:t>
      </w:r>
      <w:r w:rsidRPr="000C13F2">
        <w:rPr>
          <w:rFonts w:ascii="Times New Roman" w:hAnsi="Times New Roman" w:cs="Times New Roman"/>
          <w:color w:val="auto"/>
        </w:rPr>
        <w:t>, 2008, pp. 1–5.</w:t>
      </w:r>
    </w:p>
    <w:p w14:paraId="365947FE"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25]</w:t>
      </w:r>
      <w:r w:rsidRPr="000C13F2">
        <w:rPr>
          <w:rFonts w:ascii="Times New Roman" w:hAnsi="Times New Roman" w:cs="Times New Roman"/>
          <w:color w:val="auto"/>
        </w:rPr>
        <w:tab/>
        <w:t>M. S. Kließ and M. B. van Riemsdijk, “Requirements for a Temporal Logic of Daily Activities for Supportive Technology.”</w:t>
      </w:r>
    </w:p>
    <w:p w14:paraId="1A2B9C77"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26]</w:t>
      </w:r>
      <w:r w:rsidRPr="000C13F2">
        <w:rPr>
          <w:rFonts w:ascii="Times New Roman" w:hAnsi="Times New Roman" w:cs="Times New Roman"/>
          <w:color w:val="auto"/>
        </w:rPr>
        <w:tab/>
        <w:t xml:space="preserve">P. Pasotti, M. B. van Riemsdijk, and C. M. Jonker, “Representing human habits: towards a habit support agent,” in </w:t>
      </w:r>
      <w:r w:rsidRPr="000C13F2">
        <w:rPr>
          <w:rFonts w:ascii="Times New Roman" w:hAnsi="Times New Roman" w:cs="Times New Roman"/>
          <w:i/>
          <w:iCs/>
          <w:color w:val="auto"/>
        </w:rPr>
        <w:t>Proceedings of the 10th International workshop on Normative Multiagent Systems (NorMAS’16)</w:t>
      </w:r>
      <w:r w:rsidRPr="000C13F2">
        <w:rPr>
          <w:rFonts w:ascii="Times New Roman" w:hAnsi="Times New Roman" w:cs="Times New Roman"/>
          <w:color w:val="auto"/>
        </w:rPr>
        <w:t>, 2016.</w:t>
      </w:r>
    </w:p>
    <w:p w14:paraId="161E35C2"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27]</w:t>
      </w:r>
      <w:r w:rsidRPr="000C13F2">
        <w:rPr>
          <w:rFonts w:ascii="Times New Roman" w:hAnsi="Times New Roman" w:cs="Times New Roman"/>
          <w:color w:val="auto"/>
        </w:rPr>
        <w:tab/>
        <w:t>P. Pasotti, C. M. Jonker, and M. B. van Riemsdijk, “Towards a formalisation of Action Identiﬁcation Hierarchies</w:t>
      </w:r>
      <w:r w:rsidRPr="000C13F2">
        <w:rPr>
          <w:rFonts w:ascii="Cambria Math" w:hAnsi="Cambria Math" w:cs="Cambria Math"/>
          <w:color w:val="auto"/>
        </w:rPr>
        <w:t>∗</w:t>
      </w:r>
      <w:r w:rsidRPr="000C13F2">
        <w:rPr>
          <w:rFonts w:ascii="Times New Roman" w:hAnsi="Times New Roman" w:cs="Times New Roman"/>
          <w:color w:val="auto"/>
        </w:rPr>
        <w:t>.”</w:t>
      </w:r>
    </w:p>
    <w:p w14:paraId="2001139E"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lastRenderedPageBreak/>
        <w:t>[28]</w:t>
      </w:r>
      <w:r w:rsidRPr="000C13F2">
        <w:rPr>
          <w:rFonts w:ascii="Times New Roman" w:hAnsi="Times New Roman" w:cs="Times New Roman"/>
          <w:color w:val="auto"/>
        </w:rPr>
        <w:tab/>
        <w:t xml:space="preserve">S. Zhou, C.-H. Chu, Z. Yu, and J. Kim, “A context-aware reminder system for elders based on fuzzy linguistic approach,” </w:t>
      </w:r>
      <w:r w:rsidRPr="000C13F2">
        <w:rPr>
          <w:rFonts w:ascii="Times New Roman" w:hAnsi="Times New Roman" w:cs="Times New Roman"/>
          <w:i/>
          <w:iCs/>
          <w:color w:val="auto"/>
        </w:rPr>
        <w:t>Expert Syst. Appl.</w:t>
      </w:r>
      <w:r w:rsidRPr="000C13F2">
        <w:rPr>
          <w:rFonts w:ascii="Times New Roman" w:hAnsi="Times New Roman" w:cs="Times New Roman"/>
          <w:color w:val="auto"/>
        </w:rPr>
        <w:t>, vol. 39, no. 10, pp. 9411–9419, Aug. 2012.</w:t>
      </w:r>
    </w:p>
    <w:p w14:paraId="645A5A74"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29]</w:t>
      </w:r>
      <w:r w:rsidRPr="000C13F2">
        <w:rPr>
          <w:rFonts w:ascii="Times New Roman" w:hAnsi="Times New Roman" w:cs="Times New Roman"/>
          <w:color w:val="auto"/>
        </w:rPr>
        <w:tab/>
        <w:t xml:space="preserve">H. T. Chaminda, V. Klyuev, and K. Naruse, “A smart reminder system for complex human activities,” in </w:t>
      </w:r>
      <w:r w:rsidRPr="000C13F2">
        <w:rPr>
          <w:rFonts w:ascii="Times New Roman" w:hAnsi="Times New Roman" w:cs="Times New Roman"/>
          <w:i/>
          <w:iCs/>
          <w:color w:val="auto"/>
        </w:rPr>
        <w:t>2012 14th International Conference on Advanced Communication Technology (ICACT)</w:t>
      </w:r>
      <w:r w:rsidRPr="000C13F2">
        <w:rPr>
          <w:rFonts w:ascii="Times New Roman" w:hAnsi="Times New Roman" w:cs="Times New Roman"/>
          <w:color w:val="auto"/>
        </w:rPr>
        <w:t>, 2012, pp. 235–240.</w:t>
      </w:r>
    </w:p>
    <w:p w14:paraId="794D0DF9"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30]</w:t>
      </w:r>
      <w:r w:rsidRPr="000C13F2">
        <w:rPr>
          <w:rFonts w:ascii="Times New Roman" w:hAnsi="Times New Roman" w:cs="Times New Roman"/>
          <w:color w:val="auto"/>
        </w:rPr>
        <w:tab/>
        <w:t xml:space="preserve">E. Nazerfard, P. Rashidi, and D. J. Cook, “Using Association Rule Mining to Discover Temporal Relations of Daily Activities,” in </w:t>
      </w:r>
      <w:r w:rsidRPr="000C13F2">
        <w:rPr>
          <w:rFonts w:ascii="Times New Roman" w:hAnsi="Times New Roman" w:cs="Times New Roman"/>
          <w:i/>
          <w:iCs/>
          <w:color w:val="auto"/>
        </w:rPr>
        <w:t>Toward Useful Services for Elderly and People with Disabilities</w:t>
      </w:r>
      <w:r w:rsidRPr="000C13F2">
        <w:rPr>
          <w:rFonts w:ascii="Times New Roman" w:hAnsi="Times New Roman" w:cs="Times New Roman"/>
          <w:color w:val="auto"/>
        </w:rPr>
        <w:t>, 2011, pp. 49–56.</w:t>
      </w:r>
    </w:p>
    <w:p w14:paraId="1C1DF0A3"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31]</w:t>
      </w:r>
      <w:r w:rsidRPr="000C13F2">
        <w:rPr>
          <w:rFonts w:ascii="Times New Roman" w:hAnsi="Times New Roman" w:cs="Times New Roman"/>
          <w:color w:val="auto"/>
        </w:rPr>
        <w:tab/>
        <w:t xml:space="preserve">S. Vurgun, M. Philipose, and M. Pavel, “A Statistical Reasoning System for Medication Prompting,” in </w:t>
      </w:r>
      <w:r w:rsidRPr="000C13F2">
        <w:rPr>
          <w:rFonts w:ascii="Times New Roman" w:hAnsi="Times New Roman" w:cs="Times New Roman"/>
          <w:i/>
          <w:iCs/>
          <w:color w:val="auto"/>
        </w:rPr>
        <w:t>UbiComp 2007: Ubiquitous Computing</w:t>
      </w:r>
      <w:r w:rsidRPr="000C13F2">
        <w:rPr>
          <w:rFonts w:ascii="Times New Roman" w:hAnsi="Times New Roman" w:cs="Times New Roman"/>
          <w:color w:val="auto"/>
        </w:rPr>
        <w:t>, 2007, pp. 1–18.</w:t>
      </w:r>
    </w:p>
    <w:p w14:paraId="43A55556"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32]</w:t>
      </w:r>
      <w:r w:rsidRPr="000C13F2">
        <w:rPr>
          <w:rFonts w:ascii="Times New Roman" w:hAnsi="Times New Roman" w:cs="Times New Roman"/>
          <w:color w:val="auto"/>
        </w:rPr>
        <w:tab/>
        <w:t xml:space="preserve">P. Giorgini, J. Mylopoulos, E. Nicchiarelli, and R. Sebastiani, “Reasoning with Goal Models,” in </w:t>
      </w:r>
      <w:r w:rsidRPr="000C13F2">
        <w:rPr>
          <w:rFonts w:ascii="Times New Roman" w:hAnsi="Times New Roman" w:cs="Times New Roman"/>
          <w:i/>
          <w:iCs/>
          <w:color w:val="auto"/>
        </w:rPr>
        <w:t>Conceptual Modeling — ER 2002</w:t>
      </w:r>
      <w:r w:rsidRPr="000C13F2">
        <w:rPr>
          <w:rFonts w:ascii="Times New Roman" w:hAnsi="Times New Roman" w:cs="Times New Roman"/>
          <w:color w:val="auto"/>
        </w:rPr>
        <w:t>, 2002, pp. 167–181.</w:t>
      </w:r>
    </w:p>
    <w:p w14:paraId="38C79FF5"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33]</w:t>
      </w:r>
      <w:r w:rsidRPr="000C13F2">
        <w:rPr>
          <w:rFonts w:ascii="Times New Roman" w:hAnsi="Times New Roman" w:cs="Times New Roman"/>
          <w:color w:val="auto"/>
        </w:rPr>
        <w:tab/>
        <w:t xml:space="preserve">H. Oinas-Kukkonen, “A foundation for the study of behavior change support systems,” </w:t>
      </w:r>
      <w:r w:rsidRPr="000C13F2">
        <w:rPr>
          <w:rFonts w:ascii="Times New Roman" w:hAnsi="Times New Roman" w:cs="Times New Roman"/>
          <w:i/>
          <w:iCs/>
          <w:color w:val="auto"/>
        </w:rPr>
        <w:t>Pers. Ubiquitous Comput.</w:t>
      </w:r>
      <w:r w:rsidRPr="000C13F2">
        <w:rPr>
          <w:rFonts w:ascii="Times New Roman" w:hAnsi="Times New Roman" w:cs="Times New Roman"/>
          <w:color w:val="auto"/>
        </w:rPr>
        <w:t>, vol. 17, no. 6, pp. 1223–1235, Aug. 2013.</w:t>
      </w:r>
    </w:p>
    <w:p w14:paraId="5D503A11"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34]</w:t>
      </w:r>
      <w:r w:rsidRPr="000C13F2">
        <w:rPr>
          <w:rFonts w:ascii="Times New Roman" w:hAnsi="Times New Roman" w:cs="Times New Roman"/>
          <w:color w:val="auto"/>
        </w:rPr>
        <w:tab/>
        <w:t>R. Klaassen, “HCI Perspectives on Behavior Change Support Systems,” Feb. 2015.</w:t>
      </w:r>
    </w:p>
    <w:p w14:paraId="69D083A0"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35]</w:t>
      </w:r>
      <w:r w:rsidRPr="000C13F2">
        <w:rPr>
          <w:rFonts w:ascii="Times New Roman" w:hAnsi="Times New Roman" w:cs="Times New Roman"/>
          <w:color w:val="auto"/>
        </w:rPr>
        <w:tab/>
        <w:t xml:space="preserve">A. Fritzen, N. Leipold, N. Terzimehic, M. Böhm, and H. Krcmar, “HeadacheCoach: Towards Headache Prevention </w:t>
      </w:r>
      <w:r w:rsidRPr="000C13F2">
        <w:rPr>
          <w:rFonts w:ascii="Times New Roman" w:hAnsi="Times New Roman" w:cs="Times New Roman"/>
          <w:color w:val="auto"/>
        </w:rPr>
        <w:t>by Sensing and Making Sense of Personal Lifestyle Data,” 2017.</w:t>
      </w:r>
    </w:p>
    <w:p w14:paraId="7F568F13"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36]</w:t>
      </w:r>
      <w:r w:rsidRPr="000C13F2">
        <w:rPr>
          <w:rFonts w:ascii="Times New Roman" w:hAnsi="Times New Roman" w:cs="Times New Roman"/>
          <w:color w:val="auto"/>
        </w:rPr>
        <w:tab/>
        <w:t xml:space="preserve">E. S. Poole, “HCI and mobile health interventions,” </w:t>
      </w:r>
      <w:r w:rsidRPr="000C13F2">
        <w:rPr>
          <w:rFonts w:ascii="Times New Roman" w:hAnsi="Times New Roman" w:cs="Times New Roman"/>
          <w:i/>
          <w:iCs/>
          <w:color w:val="auto"/>
        </w:rPr>
        <w:t>Transl. Behav. Med.</w:t>
      </w:r>
      <w:r w:rsidRPr="000C13F2">
        <w:rPr>
          <w:rFonts w:ascii="Times New Roman" w:hAnsi="Times New Roman" w:cs="Times New Roman"/>
          <w:color w:val="auto"/>
        </w:rPr>
        <w:t>, vol. 3, no. 4, pp. 402–405, Dec. 2013.</w:t>
      </w:r>
    </w:p>
    <w:p w14:paraId="36BBD911"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37]</w:t>
      </w:r>
      <w:r w:rsidRPr="000C13F2">
        <w:rPr>
          <w:rFonts w:ascii="Times New Roman" w:hAnsi="Times New Roman" w:cs="Times New Roman"/>
          <w:color w:val="auto"/>
        </w:rPr>
        <w:tab/>
        <w:t>“State of the IoT 2018: Number of IoT devices now at 7B – Market accelerating.” .</w:t>
      </w:r>
    </w:p>
    <w:p w14:paraId="5F83431B"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38]</w:t>
      </w:r>
      <w:r w:rsidRPr="000C13F2">
        <w:rPr>
          <w:rFonts w:ascii="Times New Roman" w:hAnsi="Times New Roman" w:cs="Times New Roman"/>
          <w:color w:val="auto"/>
        </w:rPr>
        <w:tab/>
        <w:t xml:space="preserve">A. M. Bernardos, P. Tarrío, and J. R. Casar, “CASanDRA: A Framework to Provide Context Acquisition Services ANd Reasoning Algorithms for Ambient Intelligence Applications,” in </w:t>
      </w:r>
      <w:r w:rsidRPr="000C13F2">
        <w:rPr>
          <w:rFonts w:ascii="Times New Roman" w:hAnsi="Times New Roman" w:cs="Times New Roman"/>
          <w:i/>
          <w:iCs/>
          <w:color w:val="auto"/>
        </w:rPr>
        <w:t>2009 International Conference on Parallel and Distributed Computing, Applications and Technologies</w:t>
      </w:r>
      <w:r w:rsidRPr="000C13F2">
        <w:rPr>
          <w:rFonts w:ascii="Times New Roman" w:hAnsi="Times New Roman" w:cs="Times New Roman"/>
          <w:color w:val="auto"/>
        </w:rPr>
        <w:t>, 2009, pp. 372–377.</w:t>
      </w:r>
    </w:p>
    <w:p w14:paraId="49B24C28"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39]</w:t>
      </w:r>
      <w:r w:rsidRPr="000C13F2">
        <w:rPr>
          <w:rFonts w:ascii="Times New Roman" w:hAnsi="Times New Roman" w:cs="Times New Roman"/>
          <w:color w:val="auto"/>
        </w:rPr>
        <w:tab/>
        <w:t xml:space="preserve">“MagHive - World’s First Modular Smart Reminder (Canceled),” </w:t>
      </w:r>
      <w:r w:rsidRPr="000C13F2">
        <w:rPr>
          <w:rFonts w:ascii="Times New Roman" w:hAnsi="Times New Roman" w:cs="Times New Roman"/>
          <w:i/>
          <w:iCs/>
          <w:color w:val="auto"/>
        </w:rPr>
        <w:t>Kickstarter</w:t>
      </w:r>
      <w:r w:rsidRPr="000C13F2">
        <w:rPr>
          <w:rFonts w:ascii="Times New Roman" w:hAnsi="Times New Roman" w:cs="Times New Roman"/>
          <w:color w:val="auto"/>
        </w:rPr>
        <w:t>. [Online]. Available: https://www.kickstarter.com/projects/2034560442/maghive-worlds-first-modular-smart-reminder. [Accessed: 24-Jul-2018].</w:t>
      </w:r>
    </w:p>
    <w:p w14:paraId="58208334"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40]</w:t>
      </w:r>
      <w:r w:rsidRPr="000C13F2">
        <w:rPr>
          <w:rFonts w:ascii="Times New Roman" w:hAnsi="Times New Roman" w:cs="Times New Roman"/>
          <w:color w:val="auto"/>
        </w:rPr>
        <w:tab/>
        <w:t>P. Shanahan, “Machine Learning for Context-aware Reminders and Suggestions,” PhD Thesis, University of California at San Diego, La Jolla, CA, USA, 2009.</w:t>
      </w:r>
    </w:p>
    <w:p w14:paraId="72565893"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41]</w:t>
      </w:r>
      <w:r w:rsidRPr="000C13F2">
        <w:rPr>
          <w:rFonts w:ascii="Times New Roman" w:hAnsi="Times New Roman" w:cs="Times New Roman"/>
          <w:color w:val="auto"/>
        </w:rPr>
        <w:tab/>
        <w:t xml:space="preserve">A. K. Dey and G. D. Abowd, “CybreMinder: A Context-Aware System for Supporting Reminders,” in </w:t>
      </w:r>
      <w:r w:rsidRPr="000C13F2">
        <w:rPr>
          <w:rFonts w:ascii="Times New Roman" w:hAnsi="Times New Roman" w:cs="Times New Roman"/>
          <w:i/>
          <w:iCs/>
          <w:color w:val="auto"/>
        </w:rPr>
        <w:t>Handheld and Ubiquitous Computing</w:t>
      </w:r>
      <w:r w:rsidRPr="000C13F2">
        <w:rPr>
          <w:rFonts w:ascii="Times New Roman" w:hAnsi="Times New Roman" w:cs="Times New Roman"/>
          <w:color w:val="auto"/>
        </w:rPr>
        <w:t>, 2000, pp. 172–186.</w:t>
      </w:r>
    </w:p>
    <w:p w14:paraId="7590F4D0"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42]</w:t>
      </w:r>
      <w:r w:rsidRPr="000C13F2">
        <w:rPr>
          <w:rFonts w:ascii="Times New Roman" w:hAnsi="Times New Roman" w:cs="Times New Roman"/>
          <w:color w:val="auto"/>
        </w:rPr>
        <w:tab/>
        <w:t xml:space="preserve">F. Corno, L. D. Russis, and T. Montanaro, “A context and user aware smart notification system,” in </w:t>
      </w:r>
      <w:r w:rsidRPr="000C13F2">
        <w:rPr>
          <w:rFonts w:ascii="Times New Roman" w:hAnsi="Times New Roman" w:cs="Times New Roman"/>
          <w:i/>
          <w:iCs/>
          <w:color w:val="auto"/>
        </w:rPr>
        <w:t>2015 IEEE 2nd World Forum on Internet of Things (WF-IoT)</w:t>
      </w:r>
      <w:r w:rsidRPr="000C13F2">
        <w:rPr>
          <w:rFonts w:ascii="Times New Roman" w:hAnsi="Times New Roman" w:cs="Times New Roman"/>
          <w:color w:val="auto"/>
        </w:rPr>
        <w:t xml:space="preserve">, </w:t>
      </w:r>
      <w:r w:rsidRPr="000C13F2">
        <w:rPr>
          <w:rFonts w:ascii="Times New Roman" w:hAnsi="Times New Roman" w:cs="Times New Roman"/>
          <w:color w:val="auto"/>
        </w:rPr>
        <w:lastRenderedPageBreak/>
        <w:t>2015, pp. 645–651.</w:t>
      </w:r>
    </w:p>
    <w:p w14:paraId="550CC1AD"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43]</w:t>
      </w:r>
      <w:r w:rsidRPr="000C13F2">
        <w:rPr>
          <w:rFonts w:ascii="Times New Roman" w:hAnsi="Times New Roman" w:cs="Times New Roman"/>
          <w:color w:val="auto"/>
        </w:rPr>
        <w:tab/>
        <w:t xml:space="preserve">G. Sandström and Kungliga tekniska högskolan (Stockholm), </w:t>
      </w:r>
      <w:r w:rsidRPr="000C13F2">
        <w:rPr>
          <w:rFonts w:ascii="Times New Roman" w:hAnsi="Times New Roman" w:cs="Times New Roman"/>
          <w:i/>
          <w:iCs/>
          <w:color w:val="auto"/>
        </w:rPr>
        <w:t>Smart homes and user values: long-term evaluation of IT-services in residential and single family dwellings</w:t>
      </w:r>
      <w:r w:rsidRPr="000C13F2">
        <w:rPr>
          <w:rFonts w:ascii="Times New Roman" w:hAnsi="Times New Roman" w:cs="Times New Roman"/>
          <w:color w:val="auto"/>
        </w:rPr>
        <w:t>. Stockholm: Royal Institute of Technology, 2009.</w:t>
      </w:r>
    </w:p>
    <w:p w14:paraId="656EFC43"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44]</w:t>
      </w:r>
      <w:r w:rsidRPr="000C13F2">
        <w:rPr>
          <w:rFonts w:ascii="Times New Roman" w:hAnsi="Times New Roman" w:cs="Times New Roman"/>
          <w:color w:val="auto"/>
        </w:rPr>
        <w:tab/>
        <w:t>M. L. Tielman and C. M. Jonker, “What should I do? Deriving norms from actions,values and context,” p. 5.</w:t>
      </w:r>
    </w:p>
    <w:p w14:paraId="6DD07E30"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45]</w:t>
      </w:r>
      <w:r w:rsidRPr="000C13F2">
        <w:rPr>
          <w:rFonts w:ascii="Times New Roman" w:hAnsi="Times New Roman" w:cs="Times New Roman"/>
          <w:color w:val="auto"/>
        </w:rPr>
        <w:tab/>
        <w:t xml:space="preserve">D. Salber, A. K. Dey, and G. D. Abowd, “The Context Toolkit: Aiding the Development of Context-enabled Applications,” in </w:t>
      </w:r>
      <w:r w:rsidRPr="000C13F2">
        <w:rPr>
          <w:rFonts w:ascii="Times New Roman" w:hAnsi="Times New Roman" w:cs="Times New Roman"/>
          <w:i/>
          <w:iCs/>
          <w:color w:val="auto"/>
        </w:rPr>
        <w:t>Proceedings of the SIGCHI Conference on Human Factors in Computing Systems</w:t>
      </w:r>
      <w:r w:rsidRPr="000C13F2">
        <w:rPr>
          <w:rFonts w:ascii="Times New Roman" w:hAnsi="Times New Roman" w:cs="Times New Roman"/>
          <w:color w:val="auto"/>
        </w:rPr>
        <w:t>, New York, NY, USA, 1999, pp. 434–441.</w:t>
      </w:r>
    </w:p>
    <w:p w14:paraId="7285EE32"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46]</w:t>
      </w:r>
      <w:r w:rsidRPr="000C13F2">
        <w:rPr>
          <w:rFonts w:ascii="Times New Roman" w:hAnsi="Times New Roman" w:cs="Times New Roman"/>
          <w:color w:val="auto"/>
        </w:rPr>
        <w:tab/>
        <w:t xml:space="preserve">N. Eagle and A. (Sandy) Pentland, “Reality mining: sensing complex social systems,” </w:t>
      </w:r>
      <w:r w:rsidRPr="000C13F2">
        <w:rPr>
          <w:rFonts w:ascii="Times New Roman" w:hAnsi="Times New Roman" w:cs="Times New Roman"/>
          <w:i/>
          <w:iCs/>
          <w:color w:val="auto"/>
        </w:rPr>
        <w:t>Pers. Ubiquitous Comput.</w:t>
      </w:r>
      <w:r w:rsidRPr="000C13F2">
        <w:rPr>
          <w:rFonts w:ascii="Times New Roman" w:hAnsi="Times New Roman" w:cs="Times New Roman"/>
          <w:color w:val="auto"/>
        </w:rPr>
        <w:t>, vol. 10, no. 4, pp. 255–268, May 2006.</w:t>
      </w:r>
    </w:p>
    <w:p w14:paraId="170FF09F"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47]</w:t>
      </w:r>
      <w:r w:rsidRPr="000C13F2">
        <w:rPr>
          <w:rFonts w:ascii="Times New Roman" w:hAnsi="Times New Roman" w:cs="Times New Roman"/>
          <w:color w:val="auto"/>
        </w:rPr>
        <w:tab/>
        <w:t>“Activity Recognition Challenge Dataset Download | Opportunity.” [Online]. Available: http://www.opportunity-project.eu/challengedatasetdownload. [Accessed: 03-Aug-2018].</w:t>
      </w:r>
    </w:p>
    <w:p w14:paraId="598ED25C"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48]</w:t>
      </w:r>
      <w:r w:rsidRPr="000C13F2">
        <w:rPr>
          <w:rFonts w:ascii="Times New Roman" w:hAnsi="Times New Roman" w:cs="Times New Roman"/>
          <w:color w:val="auto"/>
        </w:rPr>
        <w:tab/>
        <w:t xml:space="preserve">F. J. Ordóñez, P. de Toledo, and A. Sanchis, “Activity Recognition Using Hybrid Generative/Discriminative Models on Home Environments Using Binary Sensors,” </w:t>
      </w:r>
      <w:r w:rsidRPr="000C13F2">
        <w:rPr>
          <w:rFonts w:ascii="Times New Roman" w:hAnsi="Times New Roman" w:cs="Times New Roman"/>
          <w:i/>
          <w:iCs/>
          <w:color w:val="auto"/>
        </w:rPr>
        <w:t>Sensors</w:t>
      </w:r>
      <w:r w:rsidRPr="000C13F2">
        <w:rPr>
          <w:rFonts w:ascii="Times New Roman" w:hAnsi="Times New Roman" w:cs="Times New Roman"/>
          <w:color w:val="auto"/>
        </w:rPr>
        <w:t>, vol. 13, no. 5, pp. 5460–5477, Apr. 2013.</w:t>
      </w:r>
    </w:p>
    <w:p w14:paraId="57290204"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49]</w:t>
      </w:r>
      <w:r w:rsidRPr="000C13F2">
        <w:rPr>
          <w:rFonts w:ascii="Times New Roman" w:hAnsi="Times New Roman" w:cs="Times New Roman"/>
          <w:color w:val="auto"/>
        </w:rPr>
        <w:tab/>
        <w:t xml:space="preserve">Sztyler, T. (Timo) and Carmona, J. (Josep), “Activities of daily living of several </w:t>
      </w:r>
      <w:r w:rsidRPr="000C13F2">
        <w:rPr>
          <w:rFonts w:ascii="Times New Roman" w:hAnsi="Times New Roman" w:cs="Times New Roman"/>
          <w:color w:val="auto"/>
        </w:rPr>
        <w:t>individuals.” University of Mannheim, Germany, 2015.</w:t>
      </w:r>
    </w:p>
    <w:p w14:paraId="5B3F3130"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50]</w:t>
      </w:r>
      <w:r w:rsidRPr="000C13F2">
        <w:rPr>
          <w:rFonts w:ascii="Times New Roman" w:hAnsi="Times New Roman" w:cs="Times New Roman"/>
          <w:color w:val="auto"/>
        </w:rPr>
        <w:tab/>
        <w:t xml:space="preserve">A. P. Dempster, N. M. Laird, and D. B. Rubin, “Maximum Likelihood from Incomplete Data via the EM Algorithm,” </w:t>
      </w:r>
      <w:r w:rsidRPr="000C13F2">
        <w:rPr>
          <w:rFonts w:ascii="Times New Roman" w:hAnsi="Times New Roman" w:cs="Times New Roman"/>
          <w:i/>
          <w:iCs/>
          <w:color w:val="auto"/>
        </w:rPr>
        <w:t>J. R. Stat. Soc. Ser. B Methodol.</w:t>
      </w:r>
      <w:r w:rsidRPr="000C13F2">
        <w:rPr>
          <w:rFonts w:ascii="Times New Roman" w:hAnsi="Times New Roman" w:cs="Times New Roman"/>
          <w:color w:val="auto"/>
        </w:rPr>
        <w:t>, vol. 39, no. 1, pp. 1–38, 1977.</w:t>
      </w:r>
    </w:p>
    <w:p w14:paraId="224EE132"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51]</w:t>
      </w:r>
      <w:r w:rsidRPr="000C13F2">
        <w:rPr>
          <w:rFonts w:ascii="Times New Roman" w:hAnsi="Times New Roman" w:cs="Times New Roman"/>
          <w:color w:val="auto"/>
        </w:rPr>
        <w:tab/>
        <w:t xml:space="preserve">R. Agrawal and R. Srikant, “Fast Algorithms for Mining Association Rules in Large Databases,” in </w:t>
      </w:r>
      <w:r w:rsidRPr="000C13F2">
        <w:rPr>
          <w:rFonts w:ascii="Times New Roman" w:hAnsi="Times New Roman" w:cs="Times New Roman"/>
          <w:i/>
          <w:iCs/>
          <w:color w:val="auto"/>
        </w:rPr>
        <w:t>Proceedings of the 20th International Conference on Very Large Data Bases</w:t>
      </w:r>
      <w:r w:rsidRPr="000C13F2">
        <w:rPr>
          <w:rFonts w:ascii="Times New Roman" w:hAnsi="Times New Roman" w:cs="Times New Roman"/>
          <w:color w:val="auto"/>
        </w:rPr>
        <w:t>, San Francisco, CA, USA, 1994, pp. 487–499.</w:t>
      </w:r>
    </w:p>
    <w:p w14:paraId="4721FE13"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52]</w:t>
      </w:r>
      <w:r w:rsidRPr="000C13F2">
        <w:rPr>
          <w:rFonts w:ascii="Times New Roman" w:hAnsi="Times New Roman" w:cs="Times New Roman"/>
          <w:color w:val="auto"/>
        </w:rPr>
        <w:tab/>
        <w:t>R. Agrawal, T. Imielinski, A. Swami, H. Road, and S. Jose, “Mining Association Rules between Sets of Items in Large Databases,” p. 10.</w:t>
      </w:r>
    </w:p>
    <w:p w14:paraId="7E1D009B"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53]</w:t>
      </w:r>
      <w:r w:rsidRPr="000C13F2">
        <w:rPr>
          <w:rFonts w:ascii="Times New Roman" w:hAnsi="Times New Roman" w:cs="Times New Roman"/>
          <w:color w:val="auto"/>
        </w:rPr>
        <w:tab/>
        <w:t xml:space="preserve">S. Brin, R. Motwani, J. D. Ullman, and S. Tsur, </w:t>
      </w:r>
      <w:r w:rsidRPr="000C13F2">
        <w:rPr>
          <w:rFonts w:ascii="Times New Roman" w:hAnsi="Times New Roman" w:cs="Times New Roman"/>
          <w:i/>
          <w:iCs/>
          <w:color w:val="auto"/>
        </w:rPr>
        <w:t>Dynamic Itemset Counting and Implication Rules for Market Basket Data</w:t>
      </w:r>
      <w:r w:rsidRPr="000C13F2">
        <w:rPr>
          <w:rFonts w:ascii="Times New Roman" w:hAnsi="Times New Roman" w:cs="Times New Roman"/>
          <w:color w:val="auto"/>
        </w:rPr>
        <w:t>. 1997.</w:t>
      </w:r>
    </w:p>
    <w:p w14:paraId="39AD351E"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54]</w:t>
      </w:r>
      <w:r w:rsidRPr="000C13F2">
        <w:rPr>
          <w:rFonts w:ascii="Times New Roman" w:hAnsi="Times New Roman" w:cs="Times New Roman"/>
          <w:color w:val="auto"/>
        </w:rPr>
        <w:tab/>
        <w:t xml:space="preserve">C. C. Aggarwal and P. S. Yu, “A New Framework for Itemset Generation,” in </w:t>
      </w:r>
      <w:r w:rsidRPr="000C13F2">
        <w:rPr>
          <w:rFonts w:ascii="Times New Roman" w:hAnsi="Times New Roman" w:cs="Times New Roman"/>
          <w:i/>
          <w:iCs/>
          <w:color w:val="auto"/>
        </w:rPr>
        <w:t>Proceedings of the Seventeenth ACM SIGACT-SIGMOD-SIGART Symposium on Principles of Database Systems</w:t>
      </w:r>
      <w:r w:rsidRPr="000C13F2">
        <w:rPr>
          <w:rFonts w:ascii="Times New Roman" w:hAnsi="Times New Roman" w:cs="Times New Roman"/>
          <w:color w:val="auto"/>
        </w:rPr>
        <w:t>, New York, NY, USA, 1998, pp. 18–24.</w:t>
      </w:r>
    </w:p>
    <w:p w14:paraId="44DB8EA6"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55]</w:t>
      </w:r>
      <w:r w:rsidRPr="000C13F2">
        <w:rPr>
          <w:rFonts w:ascii="Times New Roman" w:hAnsi="Times New Roman" w:cs="Times New Roman"/>
          <w:color w:val="auto"/>
        </w:rPr>
        <w:tab/>
        <w:t xml:space="preserve">G. Piatetsky-Shapiro, “Discovery, Analysis, and Presentation of Strong Rules,” in </w:t>
      </w:r>
      <w:r w:rsidRPr="000C13F2">
        <w:rPr>
          <w:rFonts w:ascii="Times New Roman" w:hAnsi="Times New Roman" w:cs="Times New Roman"/>
          <w:i/>
          <w:iCs/>
          <w:color w:val="auto"/>
        </w:rPr>
        <w:t>Knowledge Discovery in Databases</w:t>
      </w:r>
      <w:r w:rsidRPr="000C13F2">
        <w:rPr>
          <w:rFonts w:ascii="Times New Roman" w:hAnsi="Times New Roman" w:cs="Times New Roman"/>
          <w:color w:val="auto"/>
        </w:rPr>
        <w:t>, 1991.</w:t>
      </w:r>
    </w:p>
    <w:p w14:paraId="35FC4C79"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56]</w:t>
      </w:r>
      <w:r w:rsidRPr="000C13F2">
        <w:rPr>
          <w:rFonts w:ascii="Times New Roman" w:hAnsi="Times New Roman" w:cs="Times New Roman"/>
          <w:color w:val="auto"/>
        </w:rPr>
        <w:tab/>
        <w:t xml:space="preserve">S. H. Schwartz, “Universals in the content and structure of values: theoretical advances and empirical tests in 20 countries,” in </w:t>
      </w:r>
      <w:r w:rsidRPr="000C13F2">
        <w:rPr>
          <w:rFonts w:ascii="Times New Roman" w:hAnsi="Times New Roman" w:cs="Times New Roman"/>
          <w:i/>
          <w:iCs/>
          <w:color w:val="auto"/>
        </w:rPr>
        <w:t xml:space="preserve">Advances in Experimental Social </w:t>
      </w:r>
      <w:r w:rsidRPr="000C13F2">
        <w:rPr>
          <w:rFonts w:ascii="Times New Roman" w:hAnsi="Times New Roman" w:cs="Times New Roman"/>
          <w:i/>
          <w:iCs/>
          <w:color w:val="auto"/>
        </w:rPr>
        <w:lastRenderedPageBreak/>
        <w:t>Psychology</w:t>
      </w:r>
      <w:r w:rsidRPr="000C13F2">
        <w:rPr>
          <w:rFonts w:ascii="Times New Roman" w:hAnsi="Times New Roman" w:cs="Times New Roman"/>
          <w:color w:val="auto"/>
        </w:rPr>
        <w:t>, 1992.</w:t>
      </w:r>
    </w:p>
    <w:p w14:paraId="2B0E9374"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57]</w:t>
      </w:r>
      <w:r w:rsidRPr="000C13F2">
        <w:rPr>
          <w:rFonts w:ascii="Times New Roman" w:hAnsi="Times New Roman" w:cs="Times New Roman"/>
          <w:color w:val="auto"/>
        </w:rPr>
        <w:tab/>
        <w:t xml:space="preserve">S. M. Ross, </w:t>
      </w:r>
      <w:r w:rsidRPr="000C13F2">
        <w:rPr>
          <w:rFonts w:ascii="Times New Roman" w:hAnsi="Times New Roman" w:cs="Times New Roman"/>
          <w:i/>
          <w:iCs/>
          <w:color w:val="auto"/>
        </w:rPr>
        <w:t>Introduction to Probability Models</w:t>
      </w:r>
      <w:r w:rsidRPr="000C13F2">
        <w:rPr>
          <w:rFonts w:ascii="Times New Roman" w:hAnsi="Times New Roman" w:cs="Times New Roman"/>
          <w:color w:val="auto"/>
        </w:rPr>
        <w:t>. Academic Press, 2007.</w:t>
      </w:r>
    </w:p>
    <w:p w14:paraId="693B8648"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58]</w:t>
      </w:r>
      <w:r w:rsidRPr="000C13F2">
        <w:rPr>
          <w:rFonts w:ascii="Times New Roman" w:hAnsi="Times New Roman" w:cs="Times New Roman"/>
          <w:color w:val="auto"/>
        </w:rPr>
        <w:tab/>
        <w:t xml:space="preserve">J. G. Kemény and J. L. Snell, </w:t>
      </w:r>
      <w:r w:rsidRPr="000C13F2">
        <w:rPr>
          <w:rFonts w:ascii="Times New Roman" w:hAnsi="Times New Roman" w:cs="Times New Roman"/>
          <w:i/>
          <w:iCs/>
          <w:color w:val="auto"/>
        </w:rPr>
        <w:t>Finite markov chains</w:t>
      </w:r>
      <w:r w:rsidRPr="000C13F2">
        <w:rPr>
          <w:rFonts w:ascii="Times New Roman" w:hAnsi="Times New Roman" w:cs="Times New Roman"/>
          <w:color w:val="auto"/>
        </w:rPr>
        <w:t>. Van Nostrand, 1960.</w:t>
      </w:r>
    </w:p>
    <w:p w14:paraId="2B9B5A64"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59]</w:t>
      </w:r>
      <w:r w:rsidRPr="000C13F2">
        <w:rPr>
          <w:rFonts w:ascii="Times New Roman" w:hAnsi="Times New Roman" w:cs="Times New Roman"/>
          <w:color w:val="auto"/>
        </w:rPr>
        <w:tab/>
        <w:t>M. Wilcox, S. Schuermans, C. Voskoglou, and A. Sobolevski, “State of the Developer Nation,” 2017.</w:t>
      </w:r>
    </w:p>
    <w:p w14:paraId="777BC607" w14:textId="014DE656" w:rsidR="0002160C" w:rsidRDefault="0047128B" w:rsidP="008C0751">
      <w:pPr>
        <w:keepLines/>
        <w:spacing w:line="240" w:lineRule="auto"/>
      </w:pPr>
      <w:r>
        <w:fldChar w:fldCharType="end"/>
      </w:r>
      <w:r w:rsidR="00C1275C">
        <w:t>Y</w:t>
      </w:r>
    </w:p>
    <w:p w14:paraId="0760E2BE" w14:textId="7F457550" w:rsidR="00C1275C" w:rsidRDefault="00C1275C">
      <w:pPr>
        <w:jc w:val="left"/>
      </w:pPr>
      <w:r>
        <w:br w:type="page"/>
      </w:r>
    </w:p>
    <w:p w14:paraId="0D19C343" w14:textId="77777777" w:rsidR="00C1275C" w:rsidRDefault="00C1275C" w:rsidP="00C1275C">
      <w:pPr>
        <w:pStyle w:val="Kop1"/>
        <w:sectPr w:rsidR="00C1275C" w:rsidSect="0047128B">
          <w:footerReference w:type="default" r:id="rId12"/>
          <w:type w:val="continuous"/>
          <w:pgSz w:w="11907" w:h="16839" w:code="9"/>
          <w:pgMar w:top="1267" w:right="1339" w:bottom="1339" w:left="1339" w:header="720" w:footer="720" w:gutter="0"/>
          <w:cols w:num="2" w:space="720"/>
          <w:docGrid w:linePitch="360"/>
        </w:sectPr>
      </w:pPr>
    </w:p>
    <w:p w14:paraId="26B26EC2" w14:textId="2D1AC2AE" w:rsidR="00C1275C" w:rsidRDefault="00C1275C" w:rsidP="00C1275C">
      <w:pPr>
        <w:pStyle w:val="Kop1"/>
      </w:pPr>
      <w:r>
        <w:lastRenderedPageBreak/>
        <w:br/>
      </w:r>
      <w:bookmarkStart w:id="53" w:name="_Toc530673760"/>
      <w:r>
        <w:t>Appendices</w:t>
      </w:r>
      <w:bookmarkEnd w:id="53"/>
    </w:p>
    <w:p w14:paraId="56BC55BF" w14:textId="45B23303" w:rsidR="00C1275C" w:rsidRDefault="00C1275C" w:rsidP="00C1275C">
      <w:pPr>
        <w:pStyle w:val="Kop2"/>
      </w:pPr>
      <w:bookmarkStart w:id="54" w:name="_Ref530630346"/>
      <w:bookmarkStart w:id="55" w:name="_Toc530673761"/>
      <w:r>
        <w:t>Unique activities in dataset</w:t>
      </w:r>
      <w:bookmarkEnd w:id="54"/>
      <w:bookmarkEnd w:id="55"/>
    </w:p>
    <w:p w14:paraId="605BD773" w14:textId="70661387" w:rsidR="00C1275C" w:rsidRPr="00C1275C" w:rsidRDefault="00C1275C" w:rsidP="00C1275C">
      <w:pPr>
        <w:rPr>
          <w:b/>
        </w:rPr>
      </w:pPr>
      <w:proofErr w:type="spellStart"/>
      <w:r>
        <w:rPr>
          <w:b/>
        </w:rPr>
        <w:t>ToDo</w:t>
      </w:r>
      <w:proofErr w:type="spellEnd"/>
    </w:p>
    <w:sectPr w:rsidR="00C1275C" w:rsidRPr="00C1275C"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72A5EF" w14:textId="77777777" w:rsidR="000A5CB0" w:rsidRDefault="000A5CB0">
      <w:pPr>
        <w:spacing w:after="0" w:line="240" w:lineRule="auto"/>
      </w:pPr>
      <w:r>
        <w:separator/>
      </w:r>
    </w:p>
    <w:p w14:paraId="03548317" w14:textId="77777777" w:rsidR="000A5CB0" w:rsidRDefault="000A5CB0"/>
    <w:p w14:paraId="5C35C4D9" w14:textId="77777777" w:rsidR="000A5CB0" w:rsidRDefault="000A5CB0"/>
  </w:endnote>
  <w:endnote w:type="continuationSeparator" w:id="0">
    <w:p w14:paraId="0F3A9DB5" w14:textId="77777777" w:rsidR="000A5CB0" w:rsidRDefault="000A5CB0">
      <w:pPr>
        <w:spacing w:after="0" w:line="240" w:lineRule="auto"/>
      </w:pPr>
      <w:r>
        <w:continuationSeparator/>
      </w:r>
    </w:p>
    <w:p w14:paraId="56C0E54B" w14:textId="77777777" w:rsidR="000A5CB0" w:rsidRDefault="000A5CB0"/>
    <w:p w14:paraId="41296575" w14:textId="77777777" w:rsidR="000A5CB0" w:rsidRDefault="000A5C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484CD8" w:rsidRDefault="00484CD8"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484CD8" w:rsidRDefault="00484CD8"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EA88D6" w14:textId="77777777" w:rsidR="000A5CB0" w:rsidRDefault="000A5CB0">
      <w:pPr>
        <w:spacing w:after="0" w:line="240" w:lineRule="auto"/>
      </w:pPr>
      <w:r>
        <w:separator/>
      </w:r>
    </w:p>
  </w:footnote>
  <w:footnote w:type="continuationSeparator" w:id="0">
    <w:p w14:paraId="07544150" w14:textId="77777777" w:rsidR="000A5CB0" w:rsidRDefault="000A5CB0">
      <w:pPr>
        <w:spacing w:after="0" w:line="240" w:lineRule="auto"/>
      </w:pPr>
      <w:r>
        <w:continuationSeparator/>
      </w:r>
    </w:p>
    <w:p w14:paraId="465A3E41" w14:textId="77777777" w:rsidR="000A5CB0" w:rsidRDefault="000A5CB0"/>
    <w:p w14:paraId="0F131331" w14:textId="77777777" w:rsidR="000A5CB0" w:rsidRDefault="000A5CB0"/>
  </w:footnote>
  <w:footnote w:id="1">
    <w:p w14:paraId="1FB03F7D" w14:textId="7BE87FB0" w:rsidR="00484CD8" w:rsidRPr="004F63A8" w:rsidRDefault="00484CD8">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484CD8" w:rsidRPr="00CE6F7E" w:rsidRDefault="00484CD8"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3">
    <w:p w14:paraId="374CB024" w14:textId="77777777" w:rsidR="00484CD8" w:rsidRPr="00590833" w:rsidRDefault="00484CD8" w:rsidP="009D4051">
      <w:pPr>
        <w:pStyle w:val="Voetnoottekst"/>
        <w:rPr>
          <w:b/>
        </w:rPr>
      </w:pPr>
      <w:r>
        <w:rPr>
          <w:rStyle w:val="Voetnootmarkering"/>
        </w:rPr>
        <w:footnoteRef/>
      </w:r>
      <w:r>
        <w:t xml:space="preserve"> </w:t>
      </w:r>
      <w:r w:rsidRPr="00590833">
        <w:t xml:space="preserve">See section </w:t>
      </w:r>
      <w:r w:rsidRPr="00590833">
        <w:rPr>
          <w:b/>
        </w:rPr>
        <w:t>&lt;fill in later&g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174FA"/>
    <w:rsid w:val="0002160C"/>
    <w:rsid w:val="00022000"/>
    <w:rsid w:val="000236B3"/>
    <w:rsid w:val="00026CC7"/>
    <w:rsid w:val="000276AC"/>
    <w:rsid w:val="000302E4"/>
    <w:rsid w:val="00032741"/>
    <w:rsid w:val="000368A4"/>
    <w:rsid w:val="00052A1A"/>
    <w:rsid w:val="00060F62"/>
    <w:rsid w:val="00083B0F"/>
    <w:rsid w:val="00085A2A"/>
    <w:rsid w:val="000927CD"/>
    <w:rsid w:val="00094D44"/>
    <w:rsid w:val="000979A5"/>
    <w:rsid w:val="000A2502"/>
    <w:rsid w:val="000A30D6"/>
    <w:rsid w:val="000A5CB0"/>
    <w:rsid w:val="000A673D"/>
    <w:rsid w:val="000B0406"/>
    <w:rsid w:val="000B39DA"/>
    <w:rsid w:val="000B52F0"/>
    <w:rsid w:val="000C13F2"/>
    <w:rsid w:val="000D7EBE"/>
    <w:rsid w:val="000E4F83"/>
    <w:rsid w:val="000E5B57"/>
    <w:rsid w:val="000F159E"/>
    <w:rsid w:val="000F530C"/>
    <w:rsid w:val="000F595E"/>
    <w:rsid w:val="000F70AB"/>
    <w:rsid w:val="00103088"/>
    <w:rsid w:val="00105CE4"/>
    <w:rsid w:val="001132E0"/>
    <w:rsid w:val="00117620"/>
    <w:rsid w:val="00120FD6"/>
    <w:rsid w:val="00122012"/>
    <w:rsid w:val="00125DF4"/>
    <w:rsid w:val="001264E6"/>
    <w:rsid w:val="00133E53"/>
    <w:rsid w:val="00140902"/>
    <w:rsid w:val="00140952"/>
    <w:rsid w:val="001443D3"/>
    <w:rsid w:val="00144F9A"/>
    <w:rsid w:val="001557AC"/>
    <w:rsid w:val="0016130D"/>
    <w:rsid w:val="00171F40"/>
    <w:rsid w:val="0017681B"/>
    <w:rsid w:val="0018093A"/>
    <w:rsid w:val="0018532F"/>
    <w:rsid w:val="00186D82"/>
    <w:rsid w:val="001A49C9"/>
    <w:rsid w:val="001A4C92"/>
    <w:rsid w:val="001B040C"/>
    <w:rsid w:val="001C1CB8"/>
    <w:rsid w:val="001C6BDE"/>
    <w:rsid w:val="001D4167"/>
    <w:rsid w:val="001E492B"/>
    <w:rsid w:val="001E4E4C"/>
    <w:rsid w:val="001F4622"/>
    <w:rsid w:val="001F7511"/>
    <w:rsid w:val="001F77FC"/>
    <w:rsid w:val="00205DD4"/>
    <w:rsid w:val="002076C4"/>
    <w:rsid w:val="00207BD9"/>
    <w:rsid w:val="00215865"/>
    <w:rsid w:val="002234FC"/>
    <w:rsid w:val="0022475A"/>
    <w:rsid w:val="00225D94"/>
    <w:rsid w:val="0023519A"/>
    <w:rsid w:val="0023772C"/>
    <w:rsid w:val="00247B9D"/>
    <w:rsid w:val="00251F43"/>
    <w:rsid w:val="0025577A"/>
    <w:rsid w:val="00260181"/>
    <w:rsid w:val="00260ECF"/>
    <w:rsid w:val="00265195"/>
    <w:rsid w:val="00265EAB"/>
    <w:rsid w:val="00281225"/>
    <w:rsid w:val="00281665"/>
    <w:rsid w:val="00287F16"/>
    <w:rsid w:val="002B7E9A"/>
    <w:rsid w:val="002C7FE8"/>
    <w:rsid w:val="002D066B"/>
    <w:rsid w:val="002D3220"/>
    <w:rsid w:val="002D3CB4"/>
    <w:rsid w:val="002D4D12"/>
    <w:rsid w:val="002E1714"/>
    <w:rsid w:val="002E2494"/>
    <w:rsid w:val="002F1509"/>
    <w:rsid w:val="002F1E07"/>
    <w:rsid w:val="00301DB7"/>
    <w:rsid w:val="003139B2"/>
    <w:rsid w:val="00321A3D"/>
    <w:rsid w:val="003256E6"/>
    <w:rsid w:val="00332D35"/>
    <w:rsid w:val="0033457B"/>
    <w:rsid w:val="003415A6"/>
    <w:rsid w:val="00344571"/>
    <w:rsid w:val="003475C5"/>
    <w:rsid w:val="00354FE1"/>
    <w:rsid w:val="00360165"/>
    <w:rsid w:val="0036391B"/>
    <w:rsid w:val="00367147"/>
    <w:rsid w:val="003730C1"/>
    <w:rsid w:val="00373A9C"/>
    <w:rsid w:val="00374EA7"/>
    <w:rsid w:val="00375D13"/>
    <w:rsid w:val="00381AAA"/>
    <w:rsid w:val="003A340B"/>
    <w:rsid w:val="003C2E42"/>
    <w:rsid w:val="003C3682"/>
    <w:rsid w:val="003C495F"/>
    <w:rsid w:val="003D0DA4"/>
    <w:rsid w:val="003D374D"/>
    <w:rsid w:val="003E18D0"/>
    <w:rsid w:val="003E2E31"/>
    <w:rsid w:val="00417E59"/>
    <w:rsid w:val="00420B90"/>
    <w:rsid w:val="00430B99"/>
    <w:rsid w:val="0043574A"/>
    <w:rsid w:val="00442107"/>
    <w:rsid w:val="0044515F"/>
    <w:rsid w:val="00445670"/>
    <w:rsid w:val="004468D1"/>
    <w:rsid w:val="00451438"/>
    <w:rsid w:val="00453C76"/>
    <w:rsid w:val="00460959"/>
    <w:rsid w:val="0046548C"/>
    <w:rsid w:val="00466F72"/>
    <w:rsid w:val="0047128B"/>
    <w:rsid w:val="0047568E"/>
    <w:rsid w:val="00484CD8"/>
    <w:rsid w:val="004A05CB"/>
    <w:rsid w:val="004A2AED"/>
    <w:rsid w:val="004B46F2"/>
    <w:rsid w:val="004C0163"/>
    <w:rsid w:val="004C01C7"/>
    <w:rsid w:val="004C3E5E"/>
    <w:rsid w:val="004C57D7"/>
    <w:rsid w:val="004C66B4"/>
    <w:rsid w:val="004C6DFD"/>
    <w:rsid w:val="004D13C7"/>
    <w:rsid w:val="004D2B94"/>
    <w:rsid w:val="004D311C"/>
    <w:rsid w:val="004E1195"/>
    <w:rsid w:val="004E2E1A"/>
    <w:rsid w:val="004E3E71"/>
    <w:rsid w:val="004E4E09"/>
    <w:rsid w:val="004F174D"/>
    <w:rsid w:val="004F63A8"/>
    <w:rsid w:val="004F7186"/>
    <w:rsid w:val="00501D52"/>
    <w:rsid w:val="00516093"/>
    <w:rsid w:val="005229DA"/>
    <w:rsid w:val="0052331F"/>
    <w:rsid w:val="00544DBF"/>
    <w:rsid w:val="00563007"/>
    <w:rsid w:val="005642AF"/>
    <w:rsid w:val="00567013"/>
    <w:rsid w:val="00587CB6"/>
    <w:rsid w:val="00590833"/>
    <w:rsid w:val="0059118C"/>
    <w:rsid w:val="0059132C"/>
    <w:rsid w:val="00592A33"/>
    <w:rsid w:val="005B332C"/>
    <w:rsid w:val="005B579B"/>
    <w:rsid w:val="005C1E7E"/>
    <w:rsid w:val="005C3764"/>
    <w:rsid w:val="005C40CB"/>
    <w:rsid w:val="005C6F27"/>
    <w:rsid w:val="005D1213"/>
    <w:rsid w:val="005D3370"/>
    <w:rsid w:val="005E5B46"/>
    <w:rsid w:val="0060362F"/>
    <w:rsid w:val="00603ED4"/>
    <w:rsid w:val="006100A1"/>
    <w:rsid w:val="0061085F"/>
    <w:rsid w:val="006205C1"/>
    <w:rsid w:val="00621386"/>
    <w:rsid w:val="006400C2"/>
    <w:rsid w:val="00640536"/>
    <w:rsid w:val="00643B3E"/>
    <w:rsid w:val="00653312"/>
    <w:rsid w:val="00656CF1"/>
    <w:rsid w:val="00671F31"/>
    <w:rsid w:val="0067619E"/>
    <w:rsid w:val="00681A5C"/>
    <w:rsid w:val="00691EA4"/>
    <w:rsid w:val="006940F3"/>
    <w:rsid w:val="00695199"/>
    <w:rsid w:val="006A3B5F"/>
    <w:rsid w:val="006B081C"/>
    <w:rsid w:val="006B5411"/>
    <w:rsid w:val="006C17D8"/>
    <w:rsid w:val="006D0507"/>
    <w:rsid w:val="006D214B"/>
    <w:rsid w:val="006D277E"/>
    <w:rsid w:val="006D37BC"/>
    <w:rsid w:val="006D56C5"/>
    <w:rsid w:val="006E586D"/>
    <w:rsid w:val="006F1098"/>
    <w:rsid w:val="00705FAB"/>
    <w:rsid w:val="00706649"/>
    <w:rsid w:val="00713D5E"/>
    <w:rsid w:val="007177DD"/>
    <w:rsid w:val="00733A66"/>
    <w:rsid w:val="007358D0"/>
    <w:rsid w:val="00737674"/>
    <w:rsid w:val="00746746"/>
    <w:rsid w:val="00757B87"/>
    <w:rsid w:val="00760F60"/>
    <w:rsid w:val="00761854"/>
    <w:rsid w:val="00770878"/>
    <w:rsid w:val="007714BC"/>
    <w:rsid w:val="00781358"/>
    <w:rsid w:val="00787476"/>
    <w:rsid w:val="007B4307"/>
    <w:rsid w:val="007B763E"/>
    <w:rsid w:val="007C6424"/>
    <w:rsid w:val="007D039F"/>
    <w:rsid w:val="007D0B65"/>
    <w:rsid w:val="007D2486"/>
    <w:rsid w:val="007D2BC7"/>
    <w:rsid w:val="007E02BD"/>
    <w:rsid w:val="007E2070"/>
    <w:rsid w:val="007E6353"/>
    <w:rsid w:val="007F451A"/>
    <w:rsid w:val="008032E0"/>
    <w:rsid w:val="008206C5"/>
    <w:rsid w:val="008232E5"/>
    <w:rsid w:val="0082600B"/>
    <w:rsid w:val="00830B66"/>
    <w:rsid w:val="008354A8"/>
    <w:rsid w:val="0083619D"/>
    <w:rsid w:val="00842C05"/>
    <w:rsid w:val="00842CCD"/>
    <w:rsid w:val="00853AD9"/>
    <w:rsid w:val="00854688"/>
    <w:rsid w:val="00863B6C"/>
    <w:rsid w:val="0086574A"/>
    <w:rsid w:val="008671FC"/>
    <w:rsid w:val="008729A0"/>
    <w:rsid w:val="00874F71"/>
    <w:rsid w:val="008756D6"/>
    <w:rsid w:val="008770B9"/>
    <w:rsid w:val="00880A5E"/>
    <w:rsid w:val="008A219F"/>
    <w:rsid w:val="008A2801"/>
    <w:rsid w:val="008A5B48"/>
    <w:rsid w:val="008A6BC5"/>
    <w:rsid w:val="008B1C51"/>
    <w:rsid w:val="008B4673"/>
    <w:rsid w:val="008C0751"/>
    <w:rsid w:val="008C0DE6"/>
    <w:rsid w:val="008D394D"/>
    <w:rsid w:val="008D650A"/>
    <w:rsid w:val="008F3F83"/>
    <w:rsid w:val="008F689E"/>
    <w:rsid w:val="00902BEC"/>
    <w:rsid w:val="00903846"/>
    <w:rsid w:val="00913799"/>
    <w:rsid w:val="00913B6A"/>
    <w:rsid w:val="00920647"/>
    <w:rsid w:val="009220A6"/>
    <w:rsid w:val="00944DCC"/>
    <w:rsid w:val="00956790"/>
    <w:rsid w:val="00963249"/>
    <w:rsid w:val="009633FA"/>
    <w:rsid w:val="00973757"/>
    <w:rsid w:val="00974E15"/>
    <w:rsid w:val="00984AEC"/>
    <w:rsid w:val="00997211"/>
    <w:rsid w:val="009A6FC0"/>
    <w:rsid w:val="009B436C"/>
    <w:rsid w:val="009B77AC"/>
    <w:rsid w:val="009B7AC7"/>
    <w:rsid w:val="009C58EA"/>
    <w:rsid w:val="009C6049"/>
    <w:rsid w:val="009C694A"/>
    <w:rsid w:val="009D4051"/>
    <w:rsid w:val="009D4948"/>
    <w:rsid w:val="009D6FD5"/>
    <w:rsid w:val="009F14B3"/>
    <w:rsid w:val="009F15C5"/>
    <w:rsid w:val="009F161E"/>
    <w:rsid w:val="009F4076"/>
    <w:rsid w:val="00A04469"/>
    <w:rsid w:val="00A04CD2"/>
    <w:rsid w:val="00A050E0"/>
    <w:rsid w:val="00A054D9"/>
    <w:rsid w:val="00A149C9"/>
    <w:rsid w:val="00A14C59"/>
    <w:rsid w:val="00A14E92"/>
    <w:rsid w:val="00A20348"/>
    <w:rsid w:val="00A33676"/>
    <w:rsid w:val="00A34302"/>
    <w:rsid w:val="00A40C01"/>
    <w:rsid w:val="00A41E2E"/>
    <w:rsid w:val="00A4641F"/>
    <w:rsid w:val="00A54872"/>
    <w:rsid w:val="00A54A26"/>
    <w:rsid w:val="00A64F4D"/>
    <w:rsid w:val="00A74898"/>
    <w:rsid w:val="00A77C23"/>
    <w:rsid w:val="00A825A5"/>
    <w:rsid w:val="00A839BA"/>
    <w:rsid w:val="00A86138"/>
    <w:rsid w:val="00A86BD9"/>
    <w:rsid w:val="00AA2D2D"/>
    <w:rsid w:val="00AA5CA7"/>
    <w:rsid w:val="00AA761B"/>
    <w:rsid w:val="00AB0E92"/>
    <w:rsid w:val="00AB2AAA"/>
    <w:rsid w:val="00AB5E2D"/>
    <w:rsid w:val="00AC161B"/>
    <w:rsid w:val="00AD2B0B"/>
    <w:rsid w:val="00AE3C32"/>
    <w:rsid w:val="00AE5A21"/>
    <w:rsid w:val="00AF7A02"/>
    <w:rsid w:val="00B046D1"/>
    <w:rsid w:val="00B104E7"/>
    <w:rsid w:val="00B15003"/>
    <w:rsid w:val="00B1536B"/>
    <w:rsid w:val="00B218CF"/>
    <w:rsid w:val="00B34FEC"/>
    <w:rsid w:val="00B51B1D"/>
    <w:rsid w:val="00B51F28"/>
    <w:rsid w:val="00B52892"/>
    <w:rsid w:val="00B5529C"/>
    <w:rsid w:val="00B61E19"/>
    <w:rsid w:val="00B62AC1"/>
    <w:rsid w:val="00B73778"/>
    <w:rsid w:val="00B7660D"/>
    <w:rsid w:val="00B82937"/>
    <w:rsid w:val="00BA599F"/>
    <w:rsid w:val="00BB210F"/>
    <w:rsid w:val="00BD6EC6"/>
    <w:rsid w:val="00BE3995"/>
    <w:rsid w:val="00BE3FD6"/>
    <w:rsid w:val="00C00419"/>
    <w:rsid w:val="00C0064F"/>
    <w:rsid w:val="00C1275C"/>
    <w:rsid w:val="00C1353F"/>
    <w:rsid w:val="00C26A47"/>
    <w:rsid w:val="00C3366C"/>
    <w:rsid w:val="00C35318"/>
    <w:rsid w:val="00C46C0B"/>
    <w:rsid w:val="00C50655"/>
    <w:rsid w:val="00C53E73"/>
    <w:rsid w:val="00C60D3B"/>
    <w:rsid w:val="00C6511D"/>
    <w:rsid w:val="00C72C00"/>
    <w:rsid w:val="00C7481C"/>
    <w:rsid w:val="00C87B8D"/>
    <w:rsid w:val="00C91AD6"/>
    <w:rsid w:val="00C9493B"/>
    <w:rsid w:val="00C962ED"/>
    <w:rsid w:val="00C972DE"/>
    <w:rsid w:val="00CA5B55"/>
    <w:rsid w:val="00CA5DD6"/>
    <w:rsid w:val="00CB481B"/>
    <w:rsid w:val="00CB51BF"/>
    <w:rsid w:val="00CC14C6"/>
    <w:rsid w:val="00CC3C8B"/>
    <w:rsid w:val="00CC3E59"/>
    <w:rsid w:val="00CD1444"/>
    <w:rsid w:val="00CD2A98"/>
    <w:rsid w:val="00CD465B"/>
    <w:rsid w:val="00CE030D"/>
    <w:rsid w:val="00CE0D2C"/>
    <w:rsid w:val="00CE6691"/>
    <w:rsid w:val="00CE6F7E"/>
    <w:rsid w:val="00CF0314"/>
    <w:rsid w:val="00CF2884"/>
    <w:rsid w:val="00D009D3"/>
    <w:rsid w:val="00D13237"/>
    <w:rsid w:val="00D137C2"/>
    <w:rsid w:val="00D14D01"/>
    <w:rsid w:val="00D14F48"/>
    <w:rsid w:val="00D21DF5"/>
    <w:rsid w:val="00D25D2B"/>
    <w:rsid w:val="00D34535"/>
    <w:rsid w:val="00D37C5E"/>
    <w:rsid w:val="00D43059"/>
    <w:rsid w:val="00D43A76"/>
    <w:rsid w:val="00D44EC6"/>
    <w:rsid w:val="00D4693C"/>
    <w:rsid w:val="00D55D1D"/>
    <w:rsid w:val="00D55DFB"/>
    <w:rsid w:val="00D63996"/>
    <w:rsid w:val="00D63E3E"/>
    <w:rsid w:val="00D80896"/>
    <w:rsid w:val="00D81036"/>
    <w:rsid w:val="00D835BF"/>
    <w:rsid w:val="00D9291E"/>
    <w:rsid w:val="00D95F5E"/>
    <w:rsid w:val="00DA0B91"/>
    <w:rsid w:val="00DA3A67"/>
    <w:rsid w:val="00DA4AC1"/>
    <w:rsid w:val="00DA6728"/>
    <w:rsid w:val="00DA7AB1"/>
    <w:rsid w:val="00DB5220"/>
    <w:rsid w:val="00DB5A0B"/>
    <w:rsid w:val="00DB66D4"/>
    <w:rsid w:val="00DC0C67"/>
    <w:rsid w:val="00DD542C"/>
    <w:rsid w:val="00DE11DB"/>
    <w:rsid w:val="00DE610E"/>
    <w:rsid w:val="00DE715C"/>
    <w:rsid w:val="00DE7EE3"/>
    <w:rsid w:val="00E0111C"/>
    <w:rsid w:val="00E02324"/>
    <w:rsid w:val="00E04D55"/>
    <w:rsid w:val="00E111C7"/>
    <w:rsid w:val="00E13F2B"/>
    <w:rsid w:val="00E174E7"/>
    <w:rsid w:val="00E26166"/>
    <w:rsid w:val="00E3016E"/>
    <w:rsid w:val="00E34467"/>
    <w:rsid w:val="00E36028"/>
    <w:rsid w:val="00E44CDF"/>
    <w:rsid w:val="00E5044D"/>
    <w:rsid w:val="00E52CF7"/>
    <w:rsid w:val="00E70466"/>
    <w:rsid w:val="00E708AE"/>
    <w:rsid w:val="00E708E3"/>
    <w:rsid w:val="00E8070D"/>
    <w:rsid w:val="00E80C95"/>
    <w:rsid w:val="00E81699"/>
    <w:rsid w:val="00EA73BF"/>
    <w:rsid w:val="00EB21AD"/>
    <w:rsid w:val="00EB56E2"/>
    <w:rsid w:val="00ED02EC"/>
    <w:rsid w:val="00EF3CF5"/>
    <w:rsid w:val="00F03B7C"/>
    <w:rsid w:val="00F2388E"/>
    <w:rsid w:val="00F350FC"/>
    <w:rsid w:val="00F52E78"/>
    <w:rsid w:val="00F5513D"/>
    <w:rsid w:val="00F55EBF"/>
    <w:rsid w:val="00F56D48"/>
    <w:rsid w:val="00F62ACB"/>
    <w:rsid w:val="00F6780C"/>
    <w:rsid w:val="00F944DD"/>
    <w:rsid w:val="00F977D5"/>
    <w:rsid w:val="00FA3113"/>
    <w:rsid w:val="00FA4163"/>
    <w:rsid w:val="00FB3148"/>
    <w:rsid w:val="00FB4FFC"/>
    <w:rsid w:val="00FB53A6"/>
    <w:rsid w:val="00FB5529"/>
    <w:rsid w:val="00FB7818"/>
    <w:rsid w:val="00FC0BB0"/>
    <w:rsid w:val="00FE35E1"/>
    <w:rsid w:val="00FE5B86"/>
    <w:rsid w:val="00FF306F"/>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package" Target="embeddings/Microsoft_Word-document.doc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531153EF-D015-3D4D-B905-4FBE74DAB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8</TotalTime>
  <Pages>46</Pages>
  <Words>45642</Words>
  <Characters>251037</Characters>
  <Application>Microsoft Office Word</Application>
  <DocSecurity>0</DocSecurity>
  <Lines>2091</Lines>
  <Paragraphs>5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6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62</cp:revision>
  <cp:lastPrinted>2018-04-30T02:51:00Z</cp:lastPrinted>
  <dcterms:created xsi:type="dcterms:W3CDTF">2018-11-01T18:18:00Z</dcterms:created>
  <dcterms:modified xsi:type="dcterms:W3CDTF">2019-01-09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8"&gt;&lt;session id="zfG6MnNX"/&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